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4FAE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Null effects of game violence, game difficulty, and 2D:4D digit ratio on aggressive behavior</w:t>
      </w:r>
    </w:p>
    <w:p w14:paraId="0E57F15D" w14:textId="77777777" w:rsidR="00B70E48" w:rsidRDefault="00B70E48" w:rsidP="00CF6D07">
      <w:pPr>
        <w:jc w:val="center"/>
        <w:rPr>
          <w:rFonts w:ascii="Times New Roman" w:hAnsi="Times New Roman" w:cs="Times New Roman"/>
          <w:sz w:val="24"/>
          <w:szCs w:val="24"/>
        </w:rPr>
      </w:pPr>
    </w:p>
    <w:p w14:paraId="55B41E34" w14:textId="0CCA019F"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Joseph Hilgard</w:t>
      </w:r>
    </w:p>
    <w:p w14:paraId="3CACE609" w14:textId="1A43B67E" w:rsidR="003A5C2C" w:rsidRDefault="003A5C2C" w:rsidP="00CF6D07">
      <w:pPr>
        <w:jc w:val="center"/>
        <w:rPr>
          <w:rFonts w:ascii="Times New Roman" w:hAnsi="Times New Roman" w:cs="Times New Roman"/>
          <w:sz w:val="24"/>
          <w:szCs w:val="24"/>
        </w:rPr>
      </w:pPr>
      <w:r w:rsidRPr="003A5C2C">
        <w:rPr>
          <w:rFonts w:ascii="Times New Roman" w:hAnsi="Times New Roman" w:cs="Times New Roman"/>
          <w:sz w:val="24"/>
          <w:szCs w:val="24"/>
        </w:rPr>
        <w:t>Illinois State University</w:t>
      </w:r>
    </w:p>
    <w:p w14:paraId="32BCC396" w14:textId="77777777" w:rsidR="003A5C2C" w:rsidRDefault="003A5C2C" w:rsidP="00CF6D07">
      <w:pPr>
        <w:jc w:val="center"/>
        <w:rPr>
          <w:rFonts w:ascii="Times New Roman" w:hAnsi="Times New Roman" w:cs="Times New Roman"/>
          <w:sz w:val="24"/>
          <w:szCs w:val="24"/>
        </w:rPr>
      </w:pPr>
    </w:p>
    <w:p w14:paraId="2ABFA085" w14:textId="000C4F48"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Christopher R. Engelhardt</w:t>
      </w:r>
    </w:p>
    <w:p w14:paraId="734A3DBE" w14:textId="13FF145F" w:rsidR="003A5C2C" w:rsidRDefault="003A5C2C" w:rsidP="00CF6D07">
      <w:pPr>
        <w:jc w:val="center"/>
        <w:rPr>
          <w:rFonts w:ascii="Times New Roman" w:hAnsi="Times New Roman" w:cs="Times New Roman"/>
          <w:sz w:val="24"/>
          <w:szCs w:val="24"/>
        </w:rPr>
      </w:pPr>
      <w:r>
        <w:rPr>
          <w:rFonts w:ascii="Times New Roman" w:hAnsi="Times New Roman" w:cs="Times New Roman"/>
          <w:sz w:val="24"/>
          <w:szCs w:val="24"/>
        </w:rPr>
        <w:t>CARFAX, Inc.</w:t>
      </w:r>
    </w:p>
    <w:p w14:paraId="0002AC0B" w14:textId="77777777" w:rsidR="003A5C2C" w:rsidRDefault="003A5C2C" w:rsidP="00CF6D07">
      <w:pPr>
        <w:jc w:val="center"/>
        <w:rPr>
          <w:rFonts w:ascii="Times New Roman" w:hAnsi="Times New Roman" w:cs="Times New Roman"/>
          <w:sz w:val="24"/>
          <w:szCs w:val="24"/>
        </w:rPr>
      </w:pPr>
    </w:p>
    <w:p w14:paraId="35016BFA" w14:textId="1AD00E0C" w:rsidR="00CF6D07" w:rsidRDefault="003A5C2C" w:rsidP="003A5C2C">
      <w:pPr>
        <w:jc w:val="center"/>
        <w:rPr>
          <w:rFonts w:ascii="Times New Roman" w:hAnsi="Times New Roman" w:cs="Times New Roman"/>
          <w:sz w:val="24"/>
          <w:szCs w:val="24"/>
        </w:rPr>
      </w:pPr>
      <w:r>
        <w:rPr>
          <w:rFonts w:ascii="Times New Roman" w:hAnsi="Times New Roman" w:cs="Times New Roman"/>
          <w:sz w:val="24"/>
          <w:szCs w:val="24"/>
        </w:rPr>
        <w:t>Jeffrey N. Rouder</w:t>
      </w:r>
    </w:p>
    <w:p w14:paraId="656F380A" w14:textId="1AE4DDBC" w:rsidR="0047558A" w:rsidRDefault="0047558A" w:rsidP="003A5C2C">
      <w:pPr>
        <w:jc w:val="center"/>
        <w:rPr>
          <w:rFonts w:ascii="Times New Roman" w:hAnsi="Times New Roman" w:cs="Times New Roman"/>
          <w:sz w:val="24"/>
          <w:szCs w:val="24"/>
        </w:rPr>
      </w:pPr>
      <w:r>
        <w:rPr>
          <w:rFonts w:ascii="Times New Roman" w:hAnsi="Times New Roman" w:cs="Times New Roman"/>
          <w:sz w:val="24"/>
          <w:szCs w:val="24"/>
        </w:rPr>
        <w:t>University of California</w:t>
      </w:r>
      <w:r w:rsidR="006B35A8">
        <w:rPr>
          <w:rFonts w:ascii="Times New Roman" w:hAnsi="Times New Roman" w:cs="Times New Roman"/>
          <w:sz w:val="24"/>
          <w:szCs w:val="24"/>
        </w:rPr>
        <w:t>, Irvine</w:t>
      </w:r>
    </w:p>
    <w:p w14:paraId="76C5D4E9" w14:textId="77777777" w:rsidR="0047558A" w:rsidRDefault="0047558A" w:rsidP="003A5C2C">
      <w:pPr>
        <w:jc w:val="center"/>
        <w:rPr>
          <w:rFonts w:ascii="Times New Roman" w:hAnsi="Times New Roman" w:cs="Times New Roman"/>
          <w:sz w:val="24"/>
          <w:szCs w:val="24"/>
        </w:rPr>
      </w:pPr>
    </w:p>
    <w:p w14:paraId="716F4ED3" w14:textId="588276F4"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Ines Segert</w:t>
      </w:r>
    </w:p>
    <w:p w14:paraId="201A4CAE" w14:textId="0B2034EC" w:rsidR="00A66F93" w:rsidRDefault="00A66F93" w:rsidP="00CF6D07">
      <w:pPr>
        <w:jc w:val="center"/>
        <w:rPr>
          <w:rFonts w:ascii="Times New Roman" w:hAnsi="Times New Roman" w:cs="Times New Roman"/>
          <w:sz w:val="24"/>
          <w:szCs w:val="24"/>
        </w:rPr>
      </w:pPr>
      <w:r>
        <w:rPr>
          <w:rFonts w:ascii="Times New Roman" w:hAnsi="Times New Roman" w:cs="Times New Roman"/>
          <w:sz w:val="24"/>
          <w:szCs w:val="24"/>
        </w:rPr>
        <w:t>Bruce D. Bartholow</w:t>
      </w:r>
    </w:p>
    <w:p w14:paraId="5ED32F83" w14:textId="3276BF95" w:rsidR="00B70E48" w:rsidRDefault="00A66F93" w:rsidP="00CF6D07">
      <w:pPr>
        <w:jc w:val="center"/>
        <w:rPr>
          <w:rFonts w:ascii="Times New Roman" w:hAnsi="Times New Roman" w:cs="Times New Roman"/>
          <w:sz w:val="24"/>
          <w:szCs w:val="24"/>
        </w:rPr>
      </w:pPr>
      <w:r>
        <w:rPr>
          <w:rFonts w:ascii="Times New Roman" w:hAnsi="Times New Roman" w:cs="Times New Roman"/>
          <w:sz w:val="24"/>
          <w:szCs w:val="24"/>
        </w:rPr>
        <w:t>University of Missouri</w:t>
      </w:r>
    </w:p>
    <w:p w14:paraId="6A87A22F" w14:textId="77777777" w:rsidR="00A66F93" w:rsidRDefault="00A66F93"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Hilgard, DeGarmo Hall, 205 S. University St., Normal, IL, 61761. Email: </w:t>
      </w:r>
      <w:hyperlink r:id="rId8" w:history="1">
        <w:r w:rsidRPr="0010053E">
          <w:rPr>
            <w:rStyle w:val="Hyperlink"/>
            <w:rFonts w:ascii="Times New Roman" w:hAnsi="Times New Roman" w:cs="Times New Roman"/>
            <w:sz w:val="24"/>
            <w:szCs w:val="24"/>
          </w:rPr>
          <w:t>jhilgard@gmail.com</w:t>
        </w:r>
      </w:hyperlink>
    </w:p>
    <w:p w14:paraId="7D170834" w14:textId="05EAE15F" w:rsidR="00CF6D07" w:rsidRDefault="00B70E48" w:rsidP="00B70E48">
      <w:pPr>
        <w:rPr>
          <w:rFonts w:ascii="Times New Roman" w:hAnsi="Times New Roman" w:cs="Times New Roman"/>
          <w:sz w:val="24"/>
          <w:szCs w:val="24"/>
        </w:rPr>
      </w:pPr>
      <w:r>
        <w:rPr>
          <w:rFonts w:ascii="Times New Roman" w:hAnsi="Times New Roman" w:cs="Times New Roman"/>
          <w:sz w:val="24"/>
          <w:szCs w:val="24"/>
        </w:rPr>
        <w:t>Special thanks to the research assistants who helped collect</w:t>
      </w:r>
      <w:r w:rsidR="006F3C12">
        <w:rPr>
          <w:rFonts w:ascii="Times New Roman" w:hAnsi="Times New Roman" w:cs="Times New Roman"/>
          <w:sz w:val="24"/>
          <w:szCs w:val="24"/>
        </w:rPr>
        <w:t>, code, collate, and enter data:</w:t>
      </w:r>
      <w:r>
        <w:rPr>
          <w:rFonts w:ascii="Times New Roman" w:hAnsi="Times New Roman" w:cs="Times New Roman"/>
          <w:sz w:val="24"/>
          <w:szCs w:val="24"/>
        </w:rPr>
        <w:t xml:space="preserve"> Taylor Green, Hyunji Suh, Conrad Neiderhauer, James Cole, Julian Segert, </w:t>
      </w:r>
      <w:r w:rsidR="0068777A">
        <w:rPr>
          <w:rFonts w:ascii="Times New Roman" w:hAnsi="Times New Roman" w:cs="Times New Roman"/>
          <w:sz w:val="24"/>
          <w:szCs w:val="24"/>
        </w:rPr>
        <w:t xml:space="preserve">Landon Kirlin, Kathrine Helms, Christina Haser, Danielle Tobias, </w:t>
      </w:r>
      <w:r w:rsidR="006F3C12">
        <w:rPr>
          <w:rFonts w:ascii="Times New Roman" w:hAnsi="Times New Roman" w:cs="Times New Roman"/>
          <w:sz w:val="24"/>
          <w:szCs w:val="24"/>
        </w:rPr>
        <w:t>Rachel Peterson, Vandersa Priatna, Tessa Miles, Austin Harris, and</w:t>
      </w:r>
      <w:r w:rsidR="0068777A">
        <w:rPr>
          <w:rFonts w:ascii="Times New Roman" w:hAnsi="Times New Roman" w:cs="Times New Roman"/>
          <w:sz w:val="24"/>
          <w:szCs w:val="24"/>
        </w:rPr>
        <w:t xml:space="preserve"> Tyler Anderson-Sieg</w:t>
      </w:r>
      <w:r w:rsidR="006F3C12">
        <w:rPr>
          <w:rFonts w:ascii="Times New Roman" w:hAnsi="Times New Roman" w:cs="Times New Roman"/>
          <w:sz w:val="24"/>
          <w:szCs w:val="24"/>
        </w:rPr>
        <w:t>.</w:t>
      </w:r>
      <w:r w:rsidR="00CF6D07">
        <w:rPr>
          <w:rFonts w:ascii="Times New Roman" w:hAnsi="Times New Roman" w:cs="Times New Roman"/>
          <w:sz w:val="24"/>
          <w:szCs w:val="24"/>
        </w:rPr>
        <w:br w:type="page"/>
      </w:r>
    </w:p>
    <w:p w14:paraId="4C7E1B0F" w14:textId="4D19B9FE"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the media, and many are concerned about the effects such media may have on its audience. </w:t>
      </w:r>
      <w:r w:rsidR="00431C67">
        <w:rPr>
          <w:rFonts w:ascii="Times New Roman" w:hAnsi="Times New Roman" w:cs="Times New Roman"/>
          <w:sz w:val="24"/>
          <w:szCs w:val="24"/>
        </w:rPr>
        <w:t>Ind</w:t>
      </w:r>
      <w:bookmarkStart w:id="0" w:name="_GoBack"/>
      <w:bookmarkEnd w:id="0"/>
      <w:r w:rsidR="00431C67">
        <w:rPr>
          <w:rFonts w:ascii="Times New Roman" w:hAnsi="Times New Roman" w:cs="Times New Roman"/>
          <w:sz w:val="24"/>
          <w:szCs w:val="24"/>
        </w:rPr>
        <w:t xml:space="preserve">eed, </w:t>
      </w:r>
      <w:r w:rsidR="00C22D8D">
        <w:rPr>
          <w:rFonts w:ascii="Times New Roman" w:hAnsi="Times New Roman" w:cs="Times New Roman"/>
          <w:sz w:val="24"/>
          <w:szCs w:val="24"/>
        </w:rPr>
        <w:t xml:space="preserve">p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 xml:space="preserve">that violent media </w:t>
      </w:r>
      <w:r w:rsidR="00C22D8D">
        <w:rPr>
          <w:rFonts w:ascii="Times New Roman" w:hAnsi="Times New Roman" w:cs="Times New Roman"/>
          <w:sz w:val="24"/>
          <w:szCs w:val="24"/>
        </w:rPr>
        <w:t>may decrease</w:t>
      </w:r>
      <w:r>
        <w:rPr>
          <w:rFonts w:ascii="Times New Roman" w:hAnsi="Times New Roman" w:cs="Times New Roman"/>
          <w:sz w:val="24"/>
          <w:szCs w:val="24"/>
        </w:rPr>
        <w:t xml:space="preserve"> </w:t>
      </w:r>
      <w:r w:rsidR="00C22D8D">
        <w:rPr>
          <w:rFonts w:ascii="Times New Roman" w:hAnsi="Times New Roman" w:cs="Times New Roman"/>
          <w:sz w:val="24"/>
          <w:szCs w:val="24"/>
        </w:rPr>
        <w:t>prosocial behavior and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 xml:space="preserve">and academic societies have made public statements on the harmful effects of violent media </w:t>
      </w:r>
      <w:r w:rsidR="00147E7F">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Academy of Pediatrics Council on Communications and Media, 2009; American Psychological Association Task Force on Violent Media, 2005)" }, "properties" : {  }, "schema" : "https://github.com/citation-style-language/schema/raw/master/csl-citation.json" }</w:instrText>
      </w:r>
      <w:r w:rsidR="00147E7F">
        <w:rPr>
          <w:rFonts w:ascii="Times New Roman" w:hAnsi="Times New Roman" w:cs="Times New Roman"/>
          <w:sz w:val="24"/>
          <w:szCs w:val="24"/>
        </w:rPr>
        <w:fldChar w:fldCharType="separate"/>
      </w:r>
      <w:r w:rsidR="00147E7F"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147E7F">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p>
    <w:p w14:paraId="625F4CFB" w14:textId="4EDB170C" w:rsidR="00E66761" w:rsidRDefault="00431C67"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re, we study the effects of violent video games on </w:t>
      </w:r>
      <w:r w:rsidR="00401B05">
        <w:rPr>
          <w:rFonts w:ascii="Times New Roman" w:hAnsi="Times New Roman" w:cs="Times New Roman"/>
          <w:sz w:val="24"/>
          <w:szCs w:val="24"/>
        </w:rPr>
        <w:t>aggressive behavior</w:t>
      </w:r>
      <w:r>
        <w:rPr>
          <w:rFonts w:ascii="Times New Roman" w:hAnsi="Times New Roman" w:cs="Times New Roman"/>
          <w:sz w:val="24"/>
          <w:szCs w:val="24"/>
        </w:rPr>
        <w:t xml:space="preserve">. Perhaps the strongest 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DA7487">
        <w:rPr>
          <w:rFonts w:ascii="Times New Roman" w:hAnsi="Times New Roman" w:cs="Times New Roman"/>
          <w:i/>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plainTextFormattedCitation" : "(Anderson &amp; Dill, 2000)", "previouslyFormattedCitation" : "(Anderson &amp; Dill, 2000)" }, "properties" : {  }, "schema" : "https://github.com/citation-style-language/schema/raw/master/csl-citation.json" }</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w:t>
      </w:r>
      <w:r w:rsidR="00EA5ADA">
        <w:rPr>
          <w:rFonts w:ascii="Times New Roman" w:hAnsi="Times New Roman" w:cs="Times New Roman"/>
          <w:sz w:val="24"/>
          <w:szCs w:val="24"/>
        </w:rPr>
        <w:t>, accumulating results from</w:t>
      </w:r>
      <w:r w:rsidR="00E66761">
        <w:rPr>
          <w:rFonts w:ascii="Times New Roman" w:hAnsi="Times New Roman" w:cs="Times New Roman"/>
          <w:sz w:val="24"/>
          <w:szCs w:val="24"/>
        </w:rPr>
        <w:t xml:space="preserve"> thousands of participants</w:t>
      </w:r>
      <w:r w:rsidR="00EA5ADA">
        <w:rPr>
          <w:rFonts w:ascii="Times New Roman" w:hAnsi="Times New Roman" w:cs="Times New Roman"/>
          <w:sz w:val="24"/>
          <w:szCs w:val="24"/>
        </w:rPr>
        <w:t>,</w:t>
      </w:r>
      <w:r w:rsidR="00E66761">
        <w:rPr>
          <w:rFonts w:ascii="Times New Roman" w:hAnsi="Times New Roman" w:cs="Times New Roman"/>
          <w:sz w:val="24"/>
          <w:szCs w:val="24"/>
        </w:rPr>
        <w:t xml:space="preserve">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id" : "ITEM-2",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2",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Anderson et al., 2010; Greitemeyer &amp; M\u00fcgge, 2014)", "plainTextFormattedCitation" : "(Anderson et al., 2010; Greitemeyer &amp; M\u00fcgge, 2014)", "previouslyFormattedCitation" : "(Anderson et al., 2010; Greitemeyer &amp; M\u00fcgge, 2014)" }, "properties" : {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2CB1B279" w:rsidR="00E66761" w:rsidRDefault="00431C67"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onetheless, this evidence remains controversia</w:t>
      </w:r>
      <w:r w:rsidR="00E66761">
        <w:rPr>
          <w:rFonts w:ascii="Times New Roman" w:hAnsi="Times New Roman" w:cs="Times New Roman"/>
          <w:sz w:val="24"/>
          <w:szCs w:val="24"/>
        </w:rPr>
        <w:t>l for the following two reasons:</w:t>
      </w:r>
      <w:r>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Deci, Rigby, &amp; Ryan, 2014)", "plainTextFormattedCitation" : "(Adachi &amp; Willoughby, 2011; Przybylski, Deci, Rigby, &amp; Ryan, 2014)", "previouslyFormattedCitation" : "(Adachi &amp; Willoughby, 2011; Przybylski, Deci, Rigby, &amp; Ryan, 2014)" }, "properties" : {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sidR="00FE545D">
        <w:rPr>
          <w:rFonts w:ascii="Times New Roman" w:hAnsi="Times New Roman" w:cs="Times New Roman"/>
          <w:sz w:val="24"/>
          <w:szCs w:val="24"/>
        </w:rPr>
        <w:t xml:space="preserve">. Second, and orthogonally, there is a debate about whether evidence for violent-video-game effects have been overstated, </w:t>
      </w:r>
      <w:r w:rsidR="006B35A8">
        <w:rPr>
          <w:rFonts w:ascii="Times New Roman" w:hAnsi="Times New Roman" w:cs="Times New Roman"/>
          <w:sz w:val="24"/>
          <w:szCs w:val="24"/>
        </w:rPr>
        <w:t>perhaps</w:t>
      </w:r>
      <w:r w:rsidR="004639AB">
        <w:rPr>
          <w:rFonts w:ascii="Times New Roman" w:hAnsi="Times New Roman" w:cs="Times New Roman"/>
          <w:sz w:val="24"/>
          <w:szCs w:val="24"/>
        </w:rPr>
        <w:t xml:space="preserve"> through </w:t>
      </w:r>
      <w:r w:rsidR="006B35A8">
        <w:rPr>
          <w:rFonts w:ascii="Times New Roman" w:hAnsi="Times New Roman" w:cs="Times New Roman"/>
          <w:sz w:val="24"/>
          <w:szCs w:val="24"/>
        </w:rPr>
        <w:t>a</w:t>
      </w:r>
      <w:r w:rsidR="004639AB">
        <w:rPr>
          <w:rFonts w:ascii="Times New Roman" w:hAnsi="Times New Roman" w:cs="Times New Roman"/>
          <w:sz w:val="24"/>
          <w:szCs w:val="24"/>
        </w:rPr>
        <w:t xml:space="preserve"> combination of </w:t>
      </w:r>
      <w:r w:rsidR="00E66761">
        <w:rPr>
          <w:rFonts w:ascii="Times New Roman" w:hAnsi="Times New Roman" w:cs="Times New Roman"/>
          <w:sz w:val="24"/>
          <w:szCs w:val="24"/>
        </w:rPr>
        <w:t xml:space="preserve">low power, </w:t>
      </w:r>
      <w:r w:rsidR="004639AB">
        <w:rPr>
          <w:rFonts w:ascii="Times New Roman" w:hAnsi="Times New Roman" w:cs="Times New Roman"/>
          <w:sz w:val="24"/>
          <w:szCs w:val="24"/>
        </w:rPr>
        <w:lastRenderedPageBreak/>
        <w:t>publication bias and</w:t>
      </w:r>
      <w:r w:rsidR="00A66F93">
        <w:rPr>
          <w:rFonts w:ascii="Times New Roman" w:hAnsi="Times New Roman" w:cs="Times New Roman"/>
          <w:sz w:val="24"/>
          <w:szCs w:val="24"/>
        </w:rPr>
        <w:t xml:space="preserve"> </w:t>
      </w:r>
      <w:r w:rsidR="00662DC2">
        <w:rPr>
          <w:rFonts w:ascii="Times New Roman" w:hAnsi="Times New Roman" w:cs="Times New Roman"/>
          <w:sz w:val="24"/>
          <w:szCs w:val="24"/>
        </w:rPr>
        <w:t>questionable research practices</w:t>
      </w:r>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4ED1CF9" w14:textId="5DD63B29" w:rsidR="005E25AB" w:rsidRDefault="00E66761"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ur contribution is to address both of these possible </w:t>
      </w:r>
      <w:r w:rsidR="00EA66C4">
        <w:rPr>
          <w:rFonts w:ascii="Times New Roman" w:hAnsi="Times New Roman" w:cs="Times New Roman"/>
          <w:sz w:val="24"/>
          <w:szCs w:val="24"/>
        </w:rPr>
        <w:t xml:space="preserve">challenges </w:t>
      </w:r>
      <w:r>
        <w:rPr>
          <w:rFonts w:ascii="Times New Roman" w:hAnsi="Times New Roman" w:cs="Times New Roman"/>
          <w:sz w:val="24"/>
          <w:szCs w:val="24"/>
        </w:rPr>
        <w:t>in establishing and interpreting violen</w:t>
      </w:r>
      <w:r w:rsidR="00EA66C4">
        <w:rPr>
          <w:rFonts w:ascii="Times New Roman" w:hAnsi="Times New Roman" w:cs="Times New Roman"/>
          <w:sz w:val="24"/>
          <w:szCs w:val="24"/>
        </w:rPr>
        <w:t>t-video-game effects.</w:t>
      </w:r>
      <w:r>
        <w:rPr>
          <w:rFonts w:ascii="Times New Roman" w:hAnsi="Times New Roman" w:cs="Times New Roman"/>
          <w:sz w:val="24"/>
          <w:szCs w:val="24"/>
        </w:rPr>
        <w:t xml:space="preserve"> To address the critique that violent-video game effects may not reflect violent content, we implemented a higher level of stimulus control by c</w:t>
      </w:r>
      <w:r w:rsidR="00EA66C4">
        <w:rPr>
          <w:rFonts w:ascii="Times New Roman" w:hAnsi="Times New Roman" w:cs="Times New Roman"/>
          <w:sz w:val="24"/>
          <w:szCs w:val="24"/>
        </w:rPr>
        <w:t xml:space="preserve">ustomizing video games. </w:t>
      </w:r>
      <w:r>
        <w:rPr>
          <w:rFonts w:ascii="Times New Roman" w:hAnsi="Times New Roman" w:cs="Times New Roman"/>
          <w:sz w:val="24"/>
          <w:szCs w:val="24"/>
        </w:rPr>
        <w:t xml:space="preserve">One version of our games was based on </w:t>
      </w:r>
      <w:r w:rsidRPr="00EA66C4">
        <w:rPr>
          <w:rFonts w:ascii="Times New Roman" w:hAnsi="Times New Roman" w:cs="Times New Roman"/>
          <w:i/>
          <w:sz w:val="24"/>
          <w:szCs w:val="24"/>
        </w:rPr>
        <w:t>Doom</w:t>
      </w:r>
      <w:r>
        <w:rPr>
          <w:rFonts w:ascii="Times New Roman" w:hAnsi="Times New Roman" w:cs="Times New Roman"/>
          <w:sz w:val="24"/>
          <w:szCs w:val="24"/>
        </w:rPr>
        <w:t>, and participant</w:t>
      </w:r>
      <w:r w:rsidR="00EA66C4">
        <w:rPr>
          <w:rFonts w:ascii="Times New Roman" w:hAnsi="Times New Roman" w:cs="Times New Roman"/>
          <w:sz w:val="24"/>
          <w:szCs w:val="24"/>
        </w:rPr>
        <w:t xml:space="preserve">s had to kill invading aliens. </w:t>
      </w:r>
      <w:r>
        <w:rPr>
          <w:rFonts w:ascii="Times New Roman" w:hAnsi="Times New Roman" w:cs="Times New Roman"/>
          <w:sz w:val="24"/>
          <w:szCs w:val="24"/>
        </w:rPr>
        <w:t>Another was a nonviolent version wher</w:t>
      </w:r>
      <w:r w:rsidR="00885E42">
        <w:rPr>
          <w:rFonts w:ascii="Times New Roman" w:hAnsi="Times New Roman" w:cs="Times New Roman"/>
          <w:sz w:val="24"/>
          <w:szCs w:val="24"/>
        </w:rPr>
        <w:t>e participants had to save al</w:t>
      </w:r>
      <w:r w:rsidR="00EA66C4">
        <w:rPr>
          <w:rFonts w:ascii="Times New Roman" w:hAnsi="Times New Roman" w:cs="Times New Roman"/>
          <w:sz w:val="24"/>
          <w:szCs w:val="24"/>
        </w:rPr>
        <w:t xml:space="preserve">iens that happened to be lost. </w:t>
      </w:r>
      <w:r w:rsidR="00885E42">
        <w:rPr>
          <w:rFonts w:ascii="Times New Roman" w:hAnsi="Times New Roman" w:cs="Times New Roman"/>
          <w:sz w:val="24"/>
          <w:szCs w:val="24"/>
        </w:rPr>
        <w:t>Saving an alien required the participant to transport it back by aiming a</w:t>
      </w:r>
      <w:r w:rsidR="009140F8">
        <w:rPr>
          <w:rFonts w:ascii="Times New Roman" w:hAnsi="Times New Roman" w:cs="Times New Roman"/>
          <w:sz w:val="24"/>
          <w:szCs w:val="24"/>
        </w:rPr>
        <w:t xml:space="preserve"> remote controller</w:t>
      </w:r>
      <w:r w:rsidR="00885E42">
        <w:rPr>
          <w:rFonts w:ascii="Times New Roman" w:hAnsi="Times New Roman" w:cs="Times New Roman"/>
          <w:sz w:val="24"/>
          <w:szCs w:val="24"/>
        </w:rPr>
        <w:t xml:space="preserve"> at it.  The gameplay in both games was exactly the same</w:t>
      </w:r>
      <w:r w:rsidR="00EA66C4">
        <w:rPr>
          <w:rFonts w:ascii="Times New Roman" w:hAnsi="Times New Roman" w:cs="Times New Roman"/>
          <w:sz w:val="24"/>
          <w:szCs w:val="24"/>
        </w:rPr>
        <w:t>;</w:t>
      </w:r>
      <w:r w:rsidR="00885E42">
        <w:rPr>
          <w:rFonts w:ascii="Times New Roman" w:hAnsi="Times New Roman" w:cs="Times New Roman"/>
          <w:sz w:val="24"/>
          <w:szCs w:val="24"/>
        </w:rPr>
        <w:t xml:space="preserve"> </w:t>
      </w:r>
      <w:r w:rsidR="00EA66C4">
        <w:rPr>
          <w:rFonts w:ascii="Times New Roman" w:hAnsi="Times New Roman" w:cs="Times New Roman"/>
          <w:sz w:val="24"/>
          <w:szCs w:val="24"/>
        </w:rPr>
        <w:t>they differed only in</w:t>
      </w:r>
      <w:r w:rsidR="00885E42">
        <w:rPr>
          <w:rFonts w:ascii="Times New Roman" w:hAnsi="Times New Roman" w:cs="Times New Roman"/>
          <w:sz w:val="24"/>
          <w:szCs w:val="24"/>
        </w:rPr>
        <w:t xml:space="preserve"> graphics, sounds, and cover story. To address the critique that previous studies were underpowered and </w:t>
      </w:r>
      <w:r w:rsidR="0068777A">
        <w:rPr>
          <w:rFonts w:ascii="Times New Roman" w:hAnsi="Times New Roman" w:cs="Times New Roman"/>
          <w:sz w:val="24"/>
          <w:szCs w:val="24"/>
        </w:rPr>
        <w:t>may have involved post-hoc selection of</w:t>
      </w:r>
      <w:r w:rsidR="00885E42">
        <w:rPr>
          <w:rFonts w:ascii="Times New Roman" w:hAnsi="Times New Roman" w:cs="Times New Roman"/>
          <w:sz w:val="24"/>
          <w:szCs w:val="24"/>
        </w:rPr>
        <w:t xml:space="preserve"> outcome variables, we performed a large-scale experiment with 446 participants with preregistered sample sizes, manipulations, hypotheses, and outcome measures.</w:t>
      </w:r>
    </w:p>
    <w:p w14:paraId="0192158E" w14:textId="7432B881" w:rsidR="000B0296" w:rsidRDefault="00885E42" w:rsidP="00F26E0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body morphology, and aggression. </w:t>
      </w:r>
      <w:r w:rsidR="00C96429">
        <w:rPr>
          <w:rFonts w:ascii="Times New Roman" w:hAnsi="Times New Roman" w:cs="Times New Roman"/>
          <w:sz w:val="24"/>
          <w:szCs w:val="24"/>
        </w:rPr>
        <w:t>The male sex hormone testosterone is theorized to be one cause of aggression</w:t>
      </w:r>
      <w:r w:rsidR="003A3FED">
        <w:rPr>
          <w:rFonts w:ascii="Times New Roman" w:hAnsi="Times New Roman" w:cs="Times New Roman"/>
          <w:sz w:val="24"/>
          <w:szCs w:val="24"/>
        </w:rPr>
        <w:t xml:space="preserve"> </w:t>
      </w:r>
      <w:r w:rsidR="003A3FED">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syneuen.2011.02.001", "ISSN" : "03064530", "PMID" : "21367531", "abstract" : "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 "author" : [ { "dropping-particle" : "", "family" : "Carr\u00e9", "given" : "Justin M.", "non-dropping-particle" : "", "parse-names" : false, "suffix" : "" }, { "dropping-particle" : "", "family" : "McCormick", "given" : "Cheryl M.", "non-dropping-particle" : "", "parse-names" : false, "suffix" : "" }, { "dropping-particle" : "", "family" : "Hariri", "given" : "Ahmad R.", "non-dropping-particle" : "", "parse-names" : false, "suffix" : "" } ], "container-title" : "Psychoneuroendocrinology", "id" : "ITEM-1", "issue" : "7", "issued" : { "date-parts" : [ [ "2011", "8" ] ] }, "page" : "935-944", "title" : "The social neuroendocrinology of human aggression", "type" : "article-journal", "volume" : "36" }, "uris" : [ "http://www.mendeley.com/documents/?uuid=cba5193e-d3d4-3e72-8c84-a2bc2663f2c6" ] } ], "mendeley" : { "formattedCitation" : "(Carr\u00e9, McCormick, &amp; Hariri, 2011)", "manualFormatting" : "(see Carr\u00e9, McCormick, &amp; Hariri, 2011 for a review)", "plainTextFormattedCitation" : "(Carr\u00e9, McCormick, &amp; Hariri, 2011)", "previouslyFormattedCitation" : "(Carr\u00e9, McCormick, &amp; Hariri, 2011)" }, "properties" : {  }, "schema" : "https://github.com/citation-style-language/schema/raw/master/csl-citation.json" }</w:instrText>
      </w:r>
      <w:r w:rsidR="003A3FED">
        <w:rPr>
          <w:rFonts w:ascii="Times New Roman" w:hAnsi="Times New Roman" w:cs="Times New Roman"/>
          <w:sz w:val="24"/>
          <w:szCs w:val="24"/>
        </w:rPr>
        <w:fldChar w:fldCharType="separate"/>
      </w:r>
      <w:r w:rsidR="003A3FED" w:rsidRPr="003A3FED">
        <w:rPr>
          <w:rFonts w:ascii="Times New Roman" w:hAnsi="Times New Roman" w:cs="Times New Roman"/>
          <w:noProof/>
          <w:sz w:val="24"/>
          <w:szCs w:val="24"/>
        </w:rPr>
        <w:t>(</w:t>
      </w:r>
      <w:r w:rsidR="003A3FED">
        <w:rPr>
          <w:rFonts w:ascii="Times New Roman" w:hAnsi="Times New Roman" w:cs="Times New Roman"/>
          <w:noProof/>
          <w:sz w:val="24"/>
          <w:szCs w:val="24"/>
        </w:rPr>
        <w:t xml:space="preserve">see </w:t>
      </w:r>
      <w:r w:rsidR="003A3FED" w:rsidRPr="003A3FED">
        <w:rPr>
          <w:rFonts w:ascii="Times New Roman" w:hAnsi="Times New Roman" w:cs="Times New Roman"/>
          <w:noProof/>
          <w:sz w:val="24"/>
          <w:szCs w:val="24"/>
        </w:rPr>
        <w:t>Carré, McCormick, &amp; Hariri, 2011</w:t>
      </w:r>
      <w:r w:rsidR="003A3FED">
        <w:rPr>
          <w:rFonts w:ascii="Times New Roman" w:hAnsi="Times New Roman" w:cs="Times New Roman"/>
          <w:noProof/>
          <w:sz w:val="24"/>
          <w:szCs w:val="24"/>
        </w:rPr>
        <w:t xml:space="preserve"> for a review</w:t>
      </w:r>
      <w:r w:rsidR="003A3FED" w:rsidRPr="003A3FED">
        <w:rPr>
          <w:rFonts w:ascii="Times New Roman" w:hAnsi="Times New Roman" w:cs="Times New Roman"/>
          <w:noProof/>
          <w:sz w:val="24"/>
          <w:szCs w:val="24"/>
        </w:rPr>
        <w:t>)</w:t>
      </w:r>
      <w:r w:rsidR="003A3FED">
        <w:rPr>
          <w:rFonts w:ascii="Times New Roman" w:hAnsi="Times New Roman" w:cs="Times New Roman"/>
          <w:sz w:val="24"/>
          <w:szCs w:val="24"/>
        </w:rPr>
        <w:fldChar w:fldCharType="end"/>
      </w:r>
      <w:r w:rsidR="009822A4">
        <w:rPr>
          <w:rFonts w:ascii="Times New Roman" w:hAnsi="Times New Roman" w:cs="Times New Roman"/>
          <w:sz w:val="24"/>
          <w:szCs w:val="24"/>
        </w:rPr>
        <w:t>,</w:t>
      </w:r>
      <w:r w:rsidR="00C96429">
        <w:rPr>
          <w:rFonts w:ascii="Times New Roman" w:hAnsi="Times New Roman" w:cs="Times New Roman"/>
          <w:sz w:val="24"/>
          <w:szCs w:val="24"/>
        </w:rPr>
        <w:t xml:space="preserve"> and it is</w:t>
      </w:r>
      <w:r>
        <w:rPr>
          <w:rFonts w:ascii="Times New Roman" w:hAnsi="Times New Roman" w:cs="Times New Roman"/>
          <w:sz w:val="24"/>
          <w:szCs w:val="24"/>
        </w:rPr>
        <w:t xml:space="preserve"> </w:t>
      </w:r>
      <w:r w:rsidR="008B0970">
        <w:rPr>
          <w:rFonts w:ascii="Times New Roman" w:hAnsi="Times New Roman" w:cs="Times New Roman"/>
          <w:sz w:val="24"/>
          <w:szCs w:val="24"/>
        </w:rPr>
        <w:t>hypothesize</w:t>
      </w:r>
      <w:r w:rsidR="00C96429">
        <w:rPr>
          <w:rFonts w:ascii="Times New Roman" w:hAnsi="Times New Roman" w:cs="Times New Roman"/>
          <w:sz w:val="24"/>
          <w:szCs w:val="24"/>
        </w:rPr>
        <w:t>d</w:t>
      </w:r>
      <w:r>
        <w:rPr>
          <w:rFonts w:ascii="Times New Roman" w:hAnsi="Times New Roman" w:cs="Times New Roman"/>
          <w:sz w:val="24"/>
          <w:szCs w:val="24"/>
        </w:rPr>
        <w:t xml:space="preserve"> that </w:t>
      </w:r>
      <w:r w:rsidR="00C96429">
        <w:rPr>
          <w:rFonts w:ascii="Times New Roman" w:hAnsi="Times New Roman" w:cs="Times New Roman"/>
          <w:sz w:val="24"/>
          <w:szCs w:val="24"/>
        </w:rPr>
        <w:t xml:space="preserve">development of </w:t>
      </w:r>
      <w:r w:rsidR="00F26E0E">
        <w:rPr>
          <w:rFonts w:ascii="Times New Roman" w:hAnsi="Times New Roman" w:cs="Times New Roman"/>
          <w:sz w:val="24"/>
          <w:szCs w:val="24"/>
        </w:rPr>
        <w:t xml:space="preserve">aggressive tendencies </w:t>
      </w:r>
      <w:r w:rsidR="00C96429">
        <w:rPr>
          <w:rFonts w:ascii="Times New Roman" w:hAnsi="Times New Roman" w:cs="Times New Roman"/>
          <w:sz w:val="24"/>
          <w:szCs w:val="24"/>
        </w:rPr>
        <w:t xml:space="preserve">may be caused, in part, by </w:t>
      </w:r>
      <w:r w:rsidR="00F26E0E">
        <w:rPr>
          <w:rFonts w:ascii="Times New Roman" w:hAnsi="Times New Roman" w:cs="Times New Roman"/>
          <w:sz w:val="24"/>
          <w:szCs w:val="24"/>
        </w:rPr>
        <w:t>prenatal testosterone exposure</w:t>
      </w:r>
      <w:r w:rsidR="00C96429">
        <w:rPr>
          <w:rFonts w:ascii="Times New Roman" w:hAnsi="Times New Roman" w:cs="Times New Roman"/>
          <w:sz w:val="24"/>
          <w:szCs w:val="24"/>
        </w:rPr>
        <w:t xml:space="preserve"> </w:t>
      </w:r>
      <w:r w:rsidR="00C96429">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YHBEH.2004.10.006", "ISSN" : "0018-506X", "abstract" : "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 "author" : [ { "dropping-particle" : "", "family" : "Cohen-Bendahan", "given" : "Celina C.C.", "non-dropping-particle" : "", "parse-names" : false, "suffix" : "" }, { "dropping-particle" : "", "family" : "Buitelaar", "given" : "Jan K.", "non-dropping-particle" : "", "parse-names" : false, "suffix" : "" }, { "dropping-particle" : "", "family" : "Goozen", "given" : "Stephanie H.M.", "non-dropping-particle" : "van", "parse-names" : false, "suffix" : "" }, { "dropping-particle" : "", "family" : "Orlebeke", "given" : "Jacob F.", "non-dropping-particle" : "", "parse-names" : false, "suffix" : "" }, { "dropping-particle" : "", "family" : "Cohen-Kettenis", "given" : "Peggy T.", "non-dropping-particle" : "", "parse-names" : false, "suffix" : "" } ], "container-title" : "Hormones and Behavior", "id" : "ITEM-1", "issue" : "2", "issued" : { "date-parts" : [ [ "2005", "2", "1" ] ] }, "page" : "230-237", "publisher" : "Academic Press", "title" : "Is there an effect of prenatal testosterone on aggression and other behavioral traits? A study comparing same-sex and opposite-sex twin girls", "type" : "article-journal", "volume" : "47" }, "uris" : [ "http://www.mendeley.com/documents/?uuid=80620428-3a1a-3992-871e-db045360fde2" ] } ], "mendeley" : { "formattedCitation" : "(Cohen-Bendahan, Buitelaar, van Goozen, Orlebeke, &amp; Cohen-Kettenis, 2005)", "manualFormatting" : "(see, e.g., Cohen-Bendahan, Buitelaar, van Goozen, Orlebeke, &amp; Cohen-Kettenis, 2005)", "plainTextFormattedCitation" : "(Cohen-Bendahan, Buitelaar, van Goozen, Orlebeke, &amp; Cohen-Kettenis, 2005)", "previouslyFormattedCitation" : "(Cohen-Bendahan, Buitelaar, van Goozen, Orlebeke, &amp; Cohen-Kettenis, 2005)" }, "properties" : {  }, "schema" : "https://github.com/citation-style-language/schema/raw/master/csl-citation.json" }</w:instrText>
      </w:r>
      <w:r w:rsidR="00C96429">
        <w:rPr>
          <w:rFonts w:ascii="Times New Roman" w:hAnsi="Times New Roman" w:cs="Times New Roman"/>
          <w:sz w:val="24"/>
          <w:szCs w:val="24"/>
        </w:rPr>
        <w:fldChar w:fldCharType="separate"/>
      </w:r>
      <w:r w:rsidR="00C96429" w:rsidRPr="00C96429">
        <w:rPr>
          <w:rFonts w:ascii="Times New Roman" w:hAnsi="Times New Roman" w:cs="Times New Roman"/>
          <w:noProof/>
          <w:sz w:val="24"/>
          <w:szCs w:val="24"/>
        </w:rPr>
        <w:t>(</w:t>
      </w:r>
      <w:r w:rsidR="00C96429">
        <w:rPr>
          <w:rFonts w:ascii="Times New Roman" w:hAnsi="Times New Roman" w:cs="Times New Roman"/>
          <w:noProof/>
          <w:sz w:val="24"/>
          <w:szCs w:val="24"/>
        </w:rPr>
        <w:t xml:space="preserve">see, e.g., </w:t>
      </w:r>
      <w:r w:rsidR="00C96429" w:rsidRPr="00C96429">
        <w:rPr>
          <w:rFonts w:ascii="Times New Roman" w:hAnsi="Times New Roman" w:cs="Times New Roman"/>
          <w:noProof/>
          <w:sz w:val="24"/>
          <w:szCs w:val="24"/>
        </w:rPr>
        <w:t>Cohen-Bendahan, Buitelaar, van Goozen, Orlebeke, &amp; Cohen-Kettenis, 2005)</w:t>
      </w:r>
      <w:r w:rsidR="00C96429">
        <w:rPr>
          <w:rFonts w:ascii="Times New Roman" w:hAnsi="Times New Roman" w:cs="Times New Roman"/>
          <w:sz w:val="24"/>
          <w:szCs w:val="24"/>
        </w:rPr>
        <w:fldChar w:fldCharType="end"/>
      </w:r>
      <w:r w:rsidR="00F26E0E">
        <w:rPr>
          <w:rFonts w:ascii="Times New Roman" w:hAnsi="Times New Roman" w:cs="Times New Roman"/>
          <w:sz w:val="24"/>
          <w:szCs w:val="24"/>
        </w:rPr>
        <w:t xml:space="preserve">. One supposed index of this prenatal exposure is </w:t>
      </w:r>
      <w:r w:rsidR="000B0296">
        <w:rPr>
          <w:rFonts w:ascii="Times New Roman" w:hAnsi="Times New Roman" w:cs="Times New Roman"/>
          <w:sz w:val="24"/>
          <w:szCs w:val="24"/>
        </w:rPr>
        <w:t xml:space="preserve">the ratio of the lengths of the index and ring fingers, </w:t>
      </w:r>
      <w:r w:rsidR="008B0970">
        <w:rPr>
          <w:rFonts w:ascii="Times New Roman" w:hAnsi="Times New Roman" w:cs="Times New Roman"/>
          <w:sz w:val="24"/>
          <w:szCs w:val="24"/>
        </w:rPr>
        <w:t xml:space="preserve">called the 2D:4D ratio. </w:t>
      </w:r>
      <w:r w:rsidR="00F26E0E">
        <w:rPr>
          <w:rFonts w:ascii="Times New Roman" w:hAnsi="Times New Roman" w:cs="Times New Roman"/>
          <w:sz w:val="24"/>
          <w:szCs w:val="24"/>
        </w:rPr>
        <w:t xml:space="preserve">As such, this ratio </w:t>
      </w:r>
      <w:r w:rsidR="000B0296">
        <w:rPr>
          <w:rFonts w:ascii="Times New Roman" w:hAnsi="Times New Roman" w:cs="Times New Roman"/>
          <w:sz w:val="24"/>
          <w:szCs w:val="24"/>
        </w:rPr>
        <w:t>is thought to be associated with aggressive behavior.</w:t>
      </w:r>
      <w:r w:rsidR="005649D3">
        <w:rPr>
          <w:rFonts w:ascii="Times New Roman" w:hAnsi="Times New Roman" w:cs="Times New Roman"/>
          <w:sz w:val="24"/>
          <w:szCs w:val="24"/>
        </w:rPr>
        <w:t xml:space="preserve"> </w:t>
      </w:r>
      <w:r w:rsidR="00D67B5E">
        <w:rPr>
          <w:rFonts w:ascii="Times New Roman" w:hAnsi="Times New Roman" w:cs="Times New Roman"/>
          <w:sz w:val="24"/>
          <w:szCs w:val="24"/>
        </w:rPr>
        <w:t>Because the overall correlation between 2D:4D ratio and aggression is small (</w:t>
      </w:r>
      <w:r w:rsidR="00D67B5E">
        <w:rPr>
          <w:rFonts w:ascii="Times New Roman" w:hAnsi="Times New Roman" w:cs="Times New Roman"/>
          <w:i/>
          <w:sz w:val="24"/>
          <w:szCs w:val="24"/>
        </w:rPr>
        <w:t xml:space="preserve">r </w:t>
      </w:r>
      <w:r w:rsidR="00D67B5E">
        <w:rPr>
          <w:rFonts w:ascii="Times New Roman" w:hAnsi="Times New Roman" w:cs="Times New Roman"/>
          <w:sz w:val="24"/>
          <w:szCs w:val="24"/>
        </w:rPr>
        <w:t>= -.06 among male</w:t>
      </w:r>
      <w:r w:rsidR="00CB3C46">
        <w:rPr>
          <w:rFonts w:ascii="Times New Roman" w:hAnsi="Times New Roman" w:cs="Times New Roman"/>
          <w:sz w:val="24"/>
          <w:szCs w:val="24"/>
        </w:rPr>
        <w:t xml:space="preserve">s </w:t>
      </w:r>
      <w:r w:rsidR="00CB3C46">
        <w:rPr>
          <w:rFonts w:ascii="Times New Roman" w:hAnsi="Times New Roman" w:cs="Times New Roman"/>
          <w:sz w:val="24"/>
          <w:szCs w:val="24"/>
        </w:rPr>
        <w:lastRenderedPageBreak/>
        <w:t>and no effect</w:t>
      </w:r>
      <w:r w:rsidR="00D67B5E">
        <w:rPr>
          <w:rFonts w:ascii="Times New Roman" w:hAnsi="Times New Roman" w:cs="Times New Roman"/>
          <w:sz w:val="24"/>
          <w:szCs w:val="24"/>
        </w:rPr>
        <w:t xml:space="preserve"> among females,</w:t>
      </w:r>
      <w:r w:rsidR="00D67B5E">
        <w:rPr>
          <w:rFonts w:ascii="Times New Roman" w:hAnsi="Times New Roman" w:cs="Times New Roman"/>
          <w:noProof/>
          <w:sz w:val="24"/>
          <w:szCs w:val="24"/>
        </w:rPr>
        <w:t xml:space="preserve"> </w:t>
      </w:r>
      <w:r w:rsidR="00D67B5E">
        <w:rPr>
          <w:rFonts w:ascii="Times New Roman" w:hAnsi="Times New Roman" w:cs="Times New Roman"/>
          <w:noProof/>
          <w:sz w:val="24"/>
          <w:szCs w:val="24"/>
        </w:rPr>
        <w:fldChar w:fldCharType="begin" w:fldLock="1"/>
      </w:r>
      <w:r w:rsidR="00DA7487">
        <w:rPr>
          <w:rFonts w:ascii="Times New Roman" w:hAnsi="Times New Roman" w:cs="Times New Roman"/>
          <w:noProof/>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H\u00f6nekopp &amp; Watson, 2011", "plainTextFormattedCitation" : "(H\u00f6nekopp &amp; Watson, 2011)", "previouslyFormattedCitation" : "(H\u00f6nekopp &amp; Watson, 2011)" }, "properties" : {  }, "schema" : "https://github.com/citation-style-language/schema/raw/master/csl-citation.json" }</w:instrText>
      </w:r>
      <w:r w:rsidR="00D67B5E">
        <w:rPr>
          <w:rFonts w:ascii="Times New Roman" w:hAnsi="Times New Roman" w:cs="Times New Roman"/>
          <w:noProof/>
          <w:sz w:val="24"/>
          <w:szCs w:val="24"/>
        </w:rPr>
        <w:fldChar w:fldCharType="separate"/>
      </w:r>
      <w:r w:rsidR="00D67B5E" w:rsidRPr="00D67B5E">
        <w:rPr>
          <w:rFonts w:ascii="Times New Roman" w:hAnsi="Times New Roman" w:cs="Times New Roman"/>
          <w:noProof/>
          <w:sz w:val="24"/>
          <w:szCs w:val="24"/>
        </w:rPr>
        <w:t>Hönekopp &amp; Watson, 2011</w:t>
      </w:r>
      <w:r w:rsidR="00D67B5E">
        <w:rPr>
          <w:rFonts w:ascii="Times New Roman" w:hAnsi="Times New Roman" w:cs="Times New Roman"/>
          <w:noProof/>
          <w:sz w:val="24"/>
          <w:szCs w:val="24"/>
        </w:rPr>
        <w:fldChar w:fldCharType="end"/>
      </w:r>
      <w:r w:rsidR="00D67B5E">
        <w:rPr>
          <w:rFonts w:ascii="Times New Roman" w:hAnsi="Times New Roman" w:cs="Times New Roman"/>
          <w:noProof/>
          <w:sz w:val="24"/>
          <w:szCs w:val="24"/>
        </w:rPr>
        <w:t>),</w:t>
      </w:r>
      <w:r w:rsidR="00D67B5E">
        <w:rPr>
          <w:rFonts w:ascii="Times New Roman" w:hAnsi="Times New Roman" w:cs="Times New Roman"/>
          <w:sz w:val="24"/>
          <w:szCs w:val="24"/>
        </w:rPr>
        <w:t xml:space="preserve"> p</w:t>
      </w:r>
      <w:r w:rsidR="007E75C4">
        <w:rPr>
          <w:rFonts w:ascii="Times New Roman" w:hAnsi="Times New Roman" w:cs="Times New Roman"/>
          <w:sz w:val="24"/>
          <w:szCs w:val="24"/>
        </w:rPr>
        <w:t xml:space="preserve">roponents of the 2D:4D </w:t>
      </w:r>
      <w:r w:rsidR="00F26E0E">
        <w:rPr>
          <w:rFonts w:ascii="Times New Roman" w:hAnsi="Times New Roman" w:cs="Times New Roman"/>
          <w:sz w:val="24"/>
          <w:szCs w:val="24"/>
        </w:rPr>
        <w:t xml:space="preserve">ratio </w:t>
      </w:r>
      <w:r w:rsidR="007E75C4">
        <w:rPr>
          <w:rFonts w:ascii="Times New Roman" w:hAnsi="Times New Roman" w:cs="Times New Roman"/>
          <w:sz w:val="24"/>
          <w:szCs w:val="24"/>
        </w:rPr>
        <w:t>hypothesis of aggression have suggested the effects of 2D:4D may be moderated by context, only predicting aggressive behavior in aggressive situation</w:t>
      </w:r>
      <w:r w:rsidR="00662DC2">
        <w:rPr>
          <w:rFonts w:ascii="Times New Roman" w:hAnsi="Times New Roman" w:cs="Times New Roman"/>
          <w:sz w:val="24"/>
          <w:szCs w:val="24"/>
        </w:rPr>
        <w:t>s</w:t>
      </w:r>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w:t>
      </w:r>
      <w:r w:rsidR="00F26E0E">
        <w:rPr>
          <w:rFonts w:ascii="Times New Roman" w:hAnsi="Times New Roman" w:cs="Times New Roman"/>
          <w:sz w:val="24"/>
          <w:szCs w:val="24"/>
        </w:rPr>
        <w:t xml:space="preserve"> Hence, our large-scale experiment with well-controlled video games</w:t>
      </w:r>
      <w:r w:rsidR="008B0970">
        <w:rPr>
          <w:rFonts w:ascii="Times New Roman" w:hAnsi="Times New Roman" w:cs="Times New Roman"/>
          <w:sz w:val="24"/>
          <w:szCs w:val="24"/>
        </w:rPr>
        <w:t>, a social provocation, and an opportunity to aggress</w:t>
      </w:r>
      <w:r w:rsidR="00F26E0E">
        <w:rPr>
          <w:rFonts w:ascii="Times New Roman" w:hAnsi="Times New Roman" w:cs="Times New Roman"/>
          <w:sz w:val="24"/>
          <w:szCs w:val="24"/>
        </w:rPr>
        <w:t xml:space="preserve"> provides an ideal test of the </w:t>
      </w:r>
      <w:r w:rsidR="008B0970">
        <w:rPr>
          <w:rFonts w:ascii="Times New Roman" w:hAnsi="Times New Roman" w:cs="Times New Roman"/>
          <w:sz w:val="24"/>
          <w:szCs w:val="24"/>
        </w:rPr>
        <w:t xml:space="preserve">correlation between </w:t>
      </w:r>
      <w:r w:rsidR="00F26E0E">
        <w:rPr>
          <w:rFonts w:ascii="Times New Roman" w:hAnsi="Times New Roman" w:cs="Times New Roman"/>
          <w:sz w:val="24"/>
          <w:szCs w:val="24"/>
        </w:rPr>
        <w:t>2D:4D ratio</w:t>
      </w:r>
      <w:r w:rsidR="008B0970">
        <w:rPr>
          <w:rFonts w:ascii="Times New Roman" w:hAnsi="Times New Roman" w:cs="Times New Roman"/>
          <w:sz w:val="24"/>
          <w:szCs w:val="24"/>
        </w:rPr>
        <w:t xml:space="preserve"> and aggression</w:t>
      </w:r>
      <w:r w:rsidR="00F26E0E">
        <w:rPr>
          <w:rFonts w:ascii="Times New Roman" w:hAnsi="Times New Roman" w:cs="Times New Roman"/>
          <w:sz w:val="24"/>
          <w:szCs w:val="24"/>
        </w:rPr>
        <w:t>.</w:t>
      </w:r>
    </w:p>
    <w:p w14:paraId="165F720D" w14:textId="71C1E907"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Violent </w:t>
      </w:r>
      <w:r w:rsidR="00A66F93">
        <w:rPr>
          <w:rFonts w:ascii="Times New Roman" w:hAnsi="Times New Roman" w:cs="Times New Roman"/>
          <w:b/>
          <w:sz w:val="24"/>
          <w:szCs w:val="24"/>
        </w:rPr>
        <w:t>Video Games</w:t>
      </w:r>
    </w:p>
    <w:p w14:paraId="2691ADCC" w14:textId="09EB0DA0"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7B18450E"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0FFE2678" w14:textId="0F5243D8"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 xml:space="preserve">he </w:t>
      </w:r>
      <w:r w:rsidR="00EC7297">
        <w:rPr>
          <w:rFonts w:ascii="Times New Roman" w:hAnsi="Times New Roman" w:cs="Times New Roman"/>
          <w:sz w:val="24"/>
          <w:szCs w:val="24"/>
        </w:rPr>
        <w:lastRenderedPageBreak/>
        <w:t>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yields little evidence against an effect of game 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w:t>
      </w:r>
      <w:r w:rsidR="006F66AE">
        <w:rPr>
          <w:rFonts w:ascii="Times New Roman" w:hAnsi="Times New Roman" w:cs="Times New Roman"/>
          <w:sz w:val="24"/>
          <w:szCs w:val="24"/>
        </w:rPr>
        <w:t xml:space="preserve">frustration with controls, but not </w:t>
      </w:r>
      <w:r w:rsidR="009F7FAE">
        <w:rPr>
          <w:rFonts w:ascii="Times New Roman" w:hAnsi="Times New Roman" w:cs="Times New Roman"/>
          <w:sz w:val="24"/>
          <w:szCs w:val="24"/>
        </w:rPr>
        <w:t>game violence</w:t>
      </w:r>
      <w:r w:rsidR="006F66AE">
        <w:rPr>
          <w:rFonts w:ascii="Times New Roman" w:hAnsi="Times New Roman" w:cs="Times New Roman"/>
          <w:sz w:val="24"/>
          <w:szCs w:val="24"/>
        </w:rPr>
        <w:t xml:space="preserve">, may cause </w:t>
      </w:r>
      <w:r w:rsidR="009F7FAE">
        <w:rPr>
          <w:rFonts w:ascii="Times New Roman" w:hAnsi="Times New Roman" w:cs="Times New Roman"/>
          <w:sz w:val="24"/>
          <w:szCs w:val="24"/>
        </w:rPr>
        <w:t>aggressive behavior</w:t>
      </w:r>
      <w:r w:rsidR="00301823">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 "schema" : "https://github.com/citation-style-language/schema/raw/master/csl-citation.json" }</w:instrText>
      </w:r>
      <w:r w:rsidR="0045492C">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Przybylski et al.,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suggests that difficult, but not violent, gameplay may deplete cognitive control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6F66AE">
        <w:rPr>
          <w:rFonts w:ascii="Times New Roman" w:hAnsi="Times New Roman" w:cs="Times New Roman"/>
          <w:sz w:val="24"/>
          <w:szCs w:val="24"/>
        </w:rPr>
        <w:t xml:space="preserve"> which might be expected to lead to increased aggression</w:t>
      </w:r>
      <w:r w:rsidR="008B0970">
        <w:rPr>
          <w:rFonts w:ascii="Times New Roman" w:hAnsi="Times New Roman" w:cs="Times New Roman"/>
          <w:sz w:val="24"/>
          <w:szCs w:val="24"/>
        </w:rPr>
        <w:t xml:space="preserve"> </w:t>
      </w:r>
      <w:r w:rsidR="008B0970">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manualFormatting" : "(but see Hagger et al., 2016 for evidence that cognitive control does not deplete)", "plainTextFormattedCitation" : "(Hagger et al., 2016)", "previouslyFormattedCitation" : "(Hagger et al., 2016)" }, "properties" : {  }, "schema" : "https://github.com/citation-style-language/schema/raw/master/csl-citation.json" }</w:instrText>
      </w:r>
      <w:r w:rsidR="008B0970">
        <w:rPr>
          <w:rFonts w:ascii="Times New Roman" w:hAnsi="Times New Roman" w:cs="Times New Roman"/>
          <w:sz w:val="24"/>
          <w:szCs w:val="24"/>
        </w:rPr>
        <w:fldChar w:fldCharType="separate"/>
      </w:r>
      <w:r w:rsidR="008B0970" w:rsidRPr="008B0970">
        <w:rPr>
          <w:rFonts w:ascii="Times New Roman" w:hAnsi="Times New Roman" w:cs="Times New Roman"/>
          <w:noProof/>
          <w:sz w:val="24"/>
          <w:szCs w:val="24"/>
        </w:rPr>
        <w:t>(</w:t>
      </w:r>
      <w:r w:rsidR="008B0970">
        <w:rPr>
          <w:rFonts w:ascii="Times New Roman" w:hAnsi="Times New Roman" w:cs="Times New Roman"/>
          <w:noProof/>
          <w:sz w:val="24"/>
          <w:szCs w:val="24"/>
        </w:rPr>
        <w:t xml:space="preserve">but see </w:t>
      </w:r>
      <w:r w:rsidR="008B0970" w:rsidRPr="008B0970">
        <w:rPr>
          <w:rFonts w:ascii="Times New Roman" w:hAnsi="Times New Roman" w:cs="Times New Roman"/>
          <w:noProof/>
          <w:sz w:val="24"/>
          <w:szCs w:val="24"/>
        </w:rPr>
        <w:t>Hagger et al., 2016</w:t>
      </w:r>
      <w:r w:rsidR="008B0970">
        <w:rPr>
          <w:rFonts w:ascii="Times New Roman" w:hAnsi="Times New Roman" w:cs="Times New Roman"/>
          <w:noProof/>
          <w:sz w:val="24"/>
          <w:szCs w:val="24"/>
        </w:rPr>
        <w:t xml:space="preserve"> for evidence that cognitive control does not deplete</w:t>
      </w:r>
      <w:r w:rsidR="008B0970" w:rsidRPr="008B0970">
        <w:rPr>
          <w:rFonts w:ascii="Times New Roman" w:hAnsi="Times New Roman" w:cs="Times New Roman"/>
          <w:noProof/>
          <w:sz w:val="24"/>
          <w:szCs w:val="24"/>
        </w:rPr>
        <w:t>)</w:t>
      </w:r>
      <w:r w:rsidR="008B0970">
        <w:rPr>
          <w:rFonts w:ascii="Times New Roman" w:hAnsi="Times New Roman" w:cs="Times New Roman"/>
          <w:sz w:val="24"/>
          <w:szCs w:val="24"/>
        </w:rPr>
        <w:fldChar w:fldCharType="end"/>
      </w:r>
      <w:r w:rsidR="006F66AE">
        <w:rPr>
          <w:rFonts w:ascii="Times New Roman" w:hAnsi="Times New Roman" w:cs="Times New Roman"/>
          <w:sz w:val="24"/>
          <w:szCs w:val="24"/>
        </w:rPr>
        <w:t xml:space="preserve">. </w:t>
      </w:r>
      <w:r w:rsidR="0037480C">
        <w:rPr>
          <w:rFonts w:ascii="Times New Roman" w:hAnsi="Times New Roman" w:cs="Times New Roman"/>
          <w:sz w:val="24"/>
          <w:szCs w:val="24"/>
        </w:rPr>
        <w:t xml:space="preserve">The possibility that difficulty rather than violent content </w:t>
      </w:r>
      <w:r w:rsidR="008B0970">
        <w:rPr>
          <w:rFonts w:ascii="Times New Roman" w:hAnsi="Times New Roman" w:cs="Times New Roman"/>
          <w:sz w:val="24"/>
          <w:szCs w:val="24"/>
        </w:rPr>
        <w:t>may stimulate</w:t>
      </w:r>
      <w:r w:rsidR="0037480C">
        <w:rPr>
          <w:rFonts w:ascii="Times New Roman" w:hAnsi="Times New Roman" w:cs="Times New Roman"/>
          <w:sz w:val="24"/>
          <w:szCs w:val="24"/>
        </w:rPr>
        <w:t xml:space="preserve"> subsequent aggression motivated us to manipulate vide</w:t>
      </w:r>
      <w:r w:rsidR="008B0970">
        <w:rPr>
          <w:rFonts w:ascii="Times New Roman" w:hAnsi="Times New Roman" w:cs="Times New Roman"/>
          <w:sz w:val="24"/>
          <w:szCs w:val="24"/>
        </w:rPr>
        <w:t>o</w:t>
      </w:r>
      <w:r w:rsidR="0037480C">
        <w:rPr>
          <w:rFonts w:ascii="Times New Roman" w:hAnsi="Times New Roman" w:cs="Times New Roman"/>
          <w:sz w:val="24"/>
          <w:szCs w:val="24"/>
        </w:rPr>
        <w:t xml:space="preserve"> game violence and video game difficulty in a factorial design. </w:t>
      </w:r>
    </w:p>
    <w:p w14:paraId="2AE13D83" w14:textId="059F99D7"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3A6AB864"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hoping not to observe a</w:t>
      </w:r>
      <w:r w:rsidR="00662DC2">
        <w:rPr>
          <w:rFonts w:ascii="Times New Roman" w:hAnsi="Times New Roman" w:cs="Times New Roman"/>
          <w:sz w:val="24"/>
          <w:szCs w:val="24"/>
        </w:rPr>
        <w:t>ny</w:t>
      </w:r>
      <w:r>
        <w:rPr>
          <w:rFonts w:ascii="Times New Roman" w:hAnsi="Times New Roman" w:cs="Times New Roman"/>
          <w:sz w:val="24"/>
          <w:szCs w:val="24"/>
        </w:rPr>
        <w:t xml:space="preserve"> significant difference</w:t>
      </w:r>
      <w:r w:rsidR="00662DC2">
        <w:rPr>
          <w:rFonts w:ascii="Times New Roman" w:hAnsi="Times New Roman" w:cs="Times New Roman"/>
          <w:sz w:val="24"/>
          <w:szCs w:val="24"/>
        </w:rPr>
        <w:t>s</w:t>
      </w:r>
      <w:r>
        <w:rPr>
          <w:rFonts w:ascii="Times New Roman" w:hAnsi="Times New Roman" w:cs="Times New Roman"/>
          <w:sz w:val="24"/>
          <w:szCs w:val="24"/>
        </w:rPr>
        <w:t xml:space="preserve"> between the games</w:t>
      </w:r>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apply the potential confounds as </w:t>
      </w:r>
      <w:r>
        <w:rPr>
          <w:rFonts w:ascii="Times New Roman" w:hAnsi="Times New Roman" w:cs="Times New Roman"/>
          <w:sz w:val="24"/>
          <w:szCs w:val="24"/>
        </w:rPr>
        <w:lastRenderedPageBreak/>
        <w:t>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r>
        <w:rPr>
          <w:rFonts w:ascii="Times New Roman" w:hAnsi="Times New Roman" w:cs="Times New Roman"/>
          <w:sz w:val="24"/>
          <w:szCs w:val="24"/>
        </w:rPr>
        <w:t xml:space="preserve">the confound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r w:rsidR="00662DC2">
        <w:rPr>
          <w:rFonts w:ascii="Times New Roman" w:hAnsi="Times New Roman" w:cs="Times New Roman"/>
          <w:sz w:val="24"/>
          <w:szCs w:val="24"/>
        </w:rPr>
        <w:t xml:space="preserve">covariates </w:t>
      </w:r>
      <w:r w:rsidR="00E3444D">
        <w:rPr>
          <w:rFonts w:ascii="Times New Roman" w:hAnsi="Times New Roman" w:cs="Times New Roman"/>
          <w:sz w:val="24"/>
          <w:szCs w:val="24"/>
        </w:rPr>
        <w:t xml:space="preserve">may </w:t>
      </w:r>
      <w:r w:rsidR="00662DC2">
        <w:rPr>
          <w:rFonts w:ascii="Times New Roman" w:hAnsi="Times New Roman" w:cs="Times New Roman"/>
          <w:sz w:val="24"/>
          <w:szCs w:val="24"/>
        </w:rPr>
        <w:t xml:space="preserve">not represent </w:t>
      </w:r>
      <w:r w:rsidR="00E3444D">
        <w:rPr>
          <w:rFonts w:ascii="Times New Roman" w:hAnsi="Times New Roman" w:cs="Times New Roman"/>
          <w:sz w:val="24"/>
          <w:szCs w:val="24"/>
        </w:rPr>
        <w:t xml:space="preserve">confounds, but rather </w:t>
      </w:r>
      <w:r>
        <w:rPr>
          <w:rFonts w:ascii="Times New Roman" w:hAnsi="Times New Roman" w:cs="Times New Roman"/>
          <w:sz w:val="24"/>
          <w:szCs w:val="24"/>
        </w:rPr>
        <w:t xml:space="preserve">meaningful </w:t>
      </w:r>
      <w:r w:rsidR="00662DC2">
        <w:rPr>
          <w:rFonts w:ascii="Times New Roman" w:hAnsi="Times New Roman" w:cs="Times New Roman"/>
          <w:sz w:val="24"/>
          <w:szCs w:val="24"/>
        </w:rPr>
        <w:t xml:space="preserve">consequences </w:t>
      </w:r>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underestimat</w:t>
      </w:r>
      <w:r w:rsidR="00662DC2">
        <w:rPr>
          <w:rFonts w:ascii="Times New Roman" w:hAnsi="Times New Roman" w:cs="Times New Roman"/>
          <w:sz w:val="24"/>
          <w:szCs w:val="24"/>
        </w:rPr>
        <w:t>e</w:t>
      </w:r>
      <w:r>
        <w:rPr>
          <w:rFonts w:ascii="Times New Roman" w:hAnsi="Times New Roman" w:cs="Times New Roman"/>
          <w:sz w:val="24"/>
          <w:szCs w:val="24"/>
        </w:rPr>
        <w:t xml:space="preserve"> the effect.</w:t>
      </w:r>
    </w:p>
    <w:p w14:paraId="0E196998" w14:textId="1A4ACCA1"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Breuer, Van Looy, Kneer, &amp; Quandt, 2015; Przybylski et al., 2014)", "manualFormatting" : "Carnagey &amp; Anderson, 2005; Elson et al., 2015; Przybylski et al., 2014", "plainTextFormattedCitation" : "(Carnagey &amp; Anderson, 2005; Elson, Breuer, Van Looy, Kneer, &amp; Quandt, 2015; Przybylski et al., 2014)", "previouslyFormattedCitation" : "(Carnagey &amp; Anderson, 2005; Elson, Breuer, Van Looy, Kneer, &amp; Quandt, 2015; Przybylski et al.,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359B8847"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also </w:t>
      </w:r>
      <w:r w:rsidR="00ED4F50">
        <w:rPr>
          <w:rFonts w:ascii="Times New Roman" w:hAnsi="Times New Roman" w:cs="Times New Roman"/>
          <w:sz w:val="24"/>
          <w:szCs w:val="24"/>
        </w:rPr>
        <w:t xml:space="preserve">has </w:t>
      </w:r>
      <w:r w:rsidR="005A7887">
        <w:rPr>
          <w:rFonts w:ascii="Times New Roman" w:hAnsi="Times New Roman" w:cs="Times New Roman"/>
          <w:sz w:val="24"/>
          <w:szCs w:val="24"/>
        </w:rPr>
        <w:t xml:space="preserve">biological </w:t>
      </w:r>
      <w:r w:rsidR="00ED4F50">
        <w:rPr>
          <w:rFonts w:ascii="Times New Roman" w:hAnsi="Times New Roman" w:cs="Times New Roman"/>
          <w:sz w:val="24"/>
          <w:szCs w:val="24"/>
        </w:rPr>
        <w:t>causes</w:t>
      </w:r>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manualFormatting" : "(see Campbell, 2006)", "plainTextFormattedCitation" : "(Campbell, 2006)", "previouslyFormattedCitation" : "(Campbell, 200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4A042C">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 xml:space="preserve">(Wingfield, Ball, Dufty, Hegner, &amp; </w:t>
      </w:r>
      <w:r w:rsidR="0045492C" w:rsidRPr="0045492C">
        <w:rPr>
          <w:rFonts w:ascii="Times New Roman" w:hAnsi="Times New Roman" w:cs="Times New Roman"/>
          <w:noProof/>
          <w:sz w:val="24"/>
          <w:szCs w:val="24"/>
        </w:rPr>
        <w:lastRenderedPageBreak/>
        <w:t>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establish</w:t>
      </w:r>
      <w:r w:rsidR="00ED4F50">
        <w:rPr>
          <w:rFonts w:ascii="Times New Roman" w:hAnsi="Times New Roman" w:cs="Times New Roman"/>
          <w:sz w:val="24"/>
          <w:szCs w:val="24"/>
        </w:rPr>
        <w:t>es</w:t>
      </w:r>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manualFormatting" : "(see Archer, 2009)", "plainTextFormattedCitation" : "(Archer, 2009)", "previouslyFormattedCitation" : "(Archer, 2009)"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5068B3">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5FC19896"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prenatal testosterone. 2D:4D, the ratio of the lengths of the index and ring finger, is thought to be sexually dimorphic, </w:t>
      </w:r>
      <w:r w:rsidR="00EF44A6">
        <w:rPr>
          <w:rFonts w:ascii="Times New Roman" w:hAnsi="Times New Roman" w:cs="Times New Roman"/>
          <w:sz w:val="24"/>
          <w:szCs w:val="24"/>
        </w:rPr>
        <w:t>with men having</w:t>
      </w:r>
      <w:r w:rsidRPr="00C268BF">
        <w:rPr>
          <w:rFonts w:ascii="Times New Roman" w:hAnsi="Times New Roman" w:cs="Times New Roman"/>
          <w:sz w:val="24"/>
          <w:szCs w:val="24"/>
        </w:rPr>
        <w:t xml:space="preserve"> </w:t>
      </w:r>
      <w:r w:rsidR="00EF44A6">
        <w:rPr>
          <w:rFonts w:ascii="Times New Roman" w:hAnsi="Times New Roman" w:cs="Times New Roman"/>
          <w:sz w:val="24"/>
          <w:szCs w:val="24"/>
        </w:rPr>
        <w:t>lower 2D:4D ratios than women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manualFormatting" : "Manning, Scutt, Wilson, &amp; Lewis-Jones, 1998; Phelps, 1952", "plainTextFormattedCitation" : "(Manning, Scutt, Wilson, &amp; Lewis-Jones, 1998; Phelps, 1952)", "previouslyFormattedCitation" : "(Manning, Scutt, Wilson, &amp; Lewis-Jones, 1998; Phelps, 1952)"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 "schema" : "https://github.com/citation-style-language/schema/raw/master/csl-citation.json" }</w:instrText>
      </w:r>
      <w:r w:rsidR="0045492C">
        <w:rPr>
          <w:rFonts w:ascii="Times New Roman" w:hAnsi="Times New Roman" w:cs="Times New Roman"/>
          <w:sz w:val="24"/>
          <w:szCs w:val="24"/>
        </w:rPr>
        <w:fldChar w:fldCharType="separate"/>
      </w:r>
      <w:r w:rsidR="00C96429" w:rsidRPr="00C96429">
        <w:rPr>
          <w:rFonts w:ascii="Times New Roman" w:hAnsi="Times New Roman" w:cs="Times New Roman"/>
          <w:noProof/>
          <w:sz w:val="24"/>
          <w:szCs w:val="24"/>
        </w:rPr>
        <w:t>(Lutchmaya, Baron-Cohen, Raggatt, Knickmeyer, &amp; Manning,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0E472033"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r w:rsidR="00ED4F50">
        <w:rPr>
          <w:rFonts w:ascii="Times New Roman" w:hAnsi="Times New Roman" w:cs="Times New Roman"/>
          <w:sz w:val="24"/>
          <w:szCs w:val="24"/>
        </w:rPr>
        <w:t xml:space="preserve"> instead</w:t>
      </w:r>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r w:rsidR="00ED4F50">
        <w:rPr>
          <w:rFonts w:ascii="Times New Roman" w:hAnsi="Times New Roman" w:cs="Times New Roman"/>
          <w:sz w:val="24"/>
          <w:szCs w:val="24"/>
        </w:rPr>
        <w:t>: Participants with m</w:t>
      </w:r>
      <w:r w:rsidR="0038609F">
        <w:rPr>
          <w:rFonts w:ascii="Times New Roman" w:hAnsi="Times New Roman" w:cs="Times New Roman"/>
          <w:sz w:val="24"/>
          <w:szCs w:val="24"/>
        </w:rPr>
        <w:t xml:space="preserve">ore masculine ratios </w:t>
      </w:r>
      <w:r w:rsidR="00ED4F50">
        <w:rPr>
          <w:rFonts w:ascii="Times New Roman" w:hAnsi="Times New Roman" w:cs="Times New Roman"/>
          <w:sz w:val="24"/>
          <w:szCs w:val="24"/>
        </w:rPr>
        <w:t>displayed</w:t>
      </w:r>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xml:space="preserve">. Similarly, it is argued that the relationship between 2D:4D ratio and behavior in an economic dictator game reverses depending on whether participants are in a neutral or aggressive context, e.g., having </w:t>
      </w:r>
      <w:r w:rsidR="0038609F">
        <w:rPr>
          <w:rFonts w:ascii="Times New Roman" w:hAnsi="Times New Roman" w:cs="Times New Roman"/>
          <w:sz w:val="24"/>
          <w:szCs w:val="24"/>
        </w:rPr>
        <w:lastRenderedPageBreak/>
        <w:t>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2253C3FA"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ratio was associated with a gene variant that influences responsivity to androgens; greater 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w:t>
      </w:r>
      <w:r w:rsidR="004E18B2">
        <w:rPr>
          <w:rFonts w:ascii="Times New Roman" w:hAnsi="Times New Roman" w:cs="Times New Roman"/>
          <w:sz w:val="24"/>
          <w:szCs w:val="24"/>
        </w:rPr>
        <w:t>:</w:t>
      </w:r>
      <w:r>
        <w:rPr>
          <w:rFonts w:ascii="Times New Roman" w:hAnsi="Times New Roman" w:cs="Times New Roman"/>
          <w:sz w:val="24"/>
          <w:szCs w:val="24"/>
        </w:rPr>
        <w:t>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w:t>
      </w:r>
      <w:r w:rsidR="004E18B2">
        <w:rPr>
          <w:rFonts w:ascii="Times New Roman" w:hAnsi="Times New Roman" w:cs="Times New Roman"/>
          <w:sz w:val="24"/>
          <w:szCs w:val="24"/>
        </w:rPr>
        <w:t>even if</w:t>
      </w:r>
      <w:r w:rsidR="0038609F">
        <w:rPr>
          <w:rFonts w:ascii="Times New Roman" w:hAnsi="Times New Roman" w:cs="Times New Roman"/>
          <w:sz w:val="24"/>
          <w:szCs w:val="24"/>
        </w:rPr>
        <w:t xml:space="preserve"> prenatal testosterone</w:t>
      </w:r>
      <w:r w:rsidR="004E18B2">
        <w:rPr>
          <w:rFonts w:ascii="Times New Roman" w:hAnsi="Times New Roman" w:cs="Times New Roman"/>
          <w:sz w:val="24"/>
          <w:szCs w:val="24"/>
        </w:rPr>
        <w:t xml:space="preserve"> levels are associated with subsequent aggressive tendencies</w:t>
      </w:r>
      <w:r w:rsidR="0038609F">
        <w:rPr>
          <w:rFonts w:ascii="Times New Roman" w:hAnsi="Times New Roman" w:cs="Times New Roman"/>
          <w:sz w:val="24"/>
          <w:szCs w:val="24"/>
        </w:rPr>
        <w:t>.</w:t>
      </w:r>
    </w:p>
    <w:p w14:paraId="0909FB53" w14:textId="18AE5060"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2BA4C3C9"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number of models of aggressive behavior suggest that, as causes of aggression </w:t>
      </w:r>
      <w:r w:rsidR="00EF44A6">
        <w:rPr>
          <w:rFonts w:ascii="Times New Roman" w:hAnsi="Times New Roman" w:cs="Times New Roman"/>
          <w:sz w:val="24"/>
          <w:szCs w:val="24"/>
        </w:rPr>
        <w:t>coincide</w:t>
      </w:r>
      <w:r>
        <w:rPr>
          <w:rFonts w:ascii="Times New Roman" w:hAnsi="Times New Roman" w:cs="Times New Roman"/>
          <w:sz w:val="24"/>
          <w:szCs w:val="24"/>
        </w:rPr>
        <w:t>,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r w:rsidR="00ED4F50">
        <w:rPr>
          <w:rFonts w:ascii="Times New Roman" w:hAnsi="Times New Roman" w:cs="Times New Roman"/>
          <w:sz w:val="24"/>
          <w:szCs w:val="24"/>
        </w:rPr>
        <w:t>temperamentally</w:t>
      </w:r>
      <w:r w:rsidR="00952314">
        <w:rPr>
          <w:rFonts w:ascii="Times New Roman" w:hAnsi="Times New Roman" w:cs="Times New Roman"/>
          <w:sz w:val="24"/>
          <w:szCs w:val="24"/>
        </w:rPr>
        <w:t xml:space="preserve"> disposed towards aggression. In both models, </w:t>
      </w:r>
      <w:r w:rsidR="00EF44A6">
        <w:rPr>
          <w:rFonts w:ascii="Times New Roman" w:hAnsi="Times New Roman" w:cs="Times New Roman"/>
          <w:sz w:val="24"/>
          <w:szCs w:val="24"/>
        </w:rPr>
        <w:t xml:space="preserve">aggression-stimulating </w:t>
      </w:r>
      <w:r>
        <w:rPr>
          <w:rFonts w:ascii="Times New Roman" w:hAnsi="Times New Roman" w:cs="Times New Roman"/>
          <w:sz w:val="24"/>
          <w:szCs w:val="24"/>
        </w:rPr>
        <w:t xml:space="preserve">factors </w:t>
      </w:r>
      <w:r w:rsidR="00EF44A6">
        <w:rPr>
          <w:rFonts w:ascii="Times New Roman" w:hAnsi="Times New Roman" w:cs="Times New Roman"/>
          <w:sz w:val="24"/>
          <w:szCs w:val="24"/>
        </w:rPr>
        <w:t>are</w:t>
      </w:r>
      <w:r>
        <w:rPr>
          <w:rFonts w:ascii="Times New Roman" w:hAnsi="Times New Roman" w:cs="Times New Roman"/>
          <w:sz w:val="24"/>
          <w:szCs w:val="24"/>
        </w:rPr>
        <w:t xml:space="preserve"> thought to </w:t>
      </w:r>
      <w:r w:rsidR="00ED4F50">
        <w:rPr>
          <w:rFonts w:ascii="Times New Roman" w:hAnsi="Times New Roman" w:cs="Times New Roman"/>
          <w:sz w:val="24"/>
          <w:szCs w:val="24"/>
        </w:rPr>
        <w:t>have superadditive effects</w:t>
      </w:r>
      <w:r w:rsidR="00EF44A6">
        <w:rPr>
          <w:rFonts w:ascii="Times New Roman" w:hAnsi="Times New Roman" w:cs="Times New Roman"/>
          <w:sz w:val="24"/>
          <w:szCs w:val="24"/>
        </w:rPr>
        <w:t xml:space="preserve"> in combination</w:t>
      </w:r>
      <w:r w:rsidR="00952314">
        <w:rPr>
          <w:rFonts w:ascii="Times New Roman" w:hAnsi="Times New Roman" w:cs="Times New Roman"/>
          <w:sz w:val="24"/>
          <w:szCs w:val="24"/>
        </w:rPr>
        <w:t xml:space="preserve">. In this study, we examine whether </w:t>
      </w:r>
      <w:r w:rsidR="004E18B2">
        <w:rPr>
          <w:rFonts w:ascii="Times New Roman" w:hAnsi="Times New Roman" w:cs="Times New Roman"/>
          <w:sz w:val="24"/>
          <w:szCs w:val="24"/>
        </w:rPr>
        <w:t>three</w:t>
      </w:r>
      <w:r w:rsidR="00952314">
        <w:rPr>
          <w:rFonts w:ascii="Times New Roman" w:hAnsi="Times New Roman" w:cs="Times New Roman"/>
          <w:sz w:val="24"/>
          <w:szCs w:val="24"/>
        </w:rPr>
        <w:t xml:space="preserve"> purported </w:t>
      </w:r>
      <w:r w:rsidR="00952314">
        <w:rPr>
          <w:rFonts w:ascii="Times New Roman" w:hAnsi="Times New Roman" w:cs="Times New Roman"/>
          <w:sz w:val="24"/>
          <w:szCs w:val="24"/>
        </w:rPr>
        <w:lastRenderedPageBreak/>
        <w:t xml:space="preserve">causes of </w:t>
      </w:r>
      <w:r w:rsidR="004E18B2">
        <w:rPr>
          <w:rFonts w:ascii="Times New Roman" w:hAnsi="Times New Roman" w:cs="Times New Roman"/>
          <w:sz w:val="24"/>
          <w:szCs w:val="24"/>
        </w:rPr>
        <w:t>aggression (</w:t>
      </w:r>
      <w:r w:rsidR="00952314">
        <w:rPr>
          <w:rFonts w:ascii="Times New Roman" w:hAnsi="Times New Roman" w:cs="Times New Roman"/>
          <w:sz w:val="24"/>
          <w:szCs w:val="24"/>
        </w:rPr>
        <w:t>violent content, difficult content, and 2D:4D ratio</w:t>
      </w:r>
      <w:r w:rsidR="004E18B2">
        <w:rPr>
          <w:rFonts w:ascii="Times New Roman" w:hAnsi="Times New Roman" w:cs="Times New Roman"/>
          <w:sz w:val="24"/>
          <w:szCs w:val="24"/>
        </w:rPr>
        <w:t>)</w:t>
      </w:r>
      <w:r w:rsidR="00952314">
        <w:rPr>
          <w:rFonts w:ascii="Times New Roman" w:hAnsi="Times New Roman" w:cs="Times New Roman"/>
          <w:sz w:val="24"/>
          <w:szCs w:val="24"/>
        </w:rPr>
        <w:t xml:space="preserve"> interact to predict aggressive behavior</w:t>
      </w:r>
      <w:r w:rsidR="004E18B2">
        <w:rPr>
          <w:rFonts w:ascii="Times New Roman" w:hAnsi="Times New Roman" w:cs="Times New Roman"/>
          <w:sz w:val="24"/>
          <w:szCs w:val="24"/>
        </w:rPr>
        <w:t xml:space="preserve"> following video game play</w:t>
      </w:r>
      <w:r w:rsidR="00952314">
        <w:rPr>
          <w:rFonts w:ascii="Times New Roman" w:hAnsi="Times New Roman" w:cs="Times New Roman"/>
          <w:sz w:val="24"/>
          <w:szCs w:val="24"/>
        </w:rPr>
        <w:t>.</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1: Violent video game content will increase aggressive behavior. H2: Video game difficulty will increase aggressive behavior. H3: More masculine 2D:4D ratios will be associated with more aggressive</w:t>
      </w:r>
      <w:r w:rsidR="00AB596A">
        <w:rPr>
          <w:rFonts w:ascii="Times New Roman" w:hAnsi="Times New Roman" w:cs="Times New Roman"/>
          <w:sz w:val="24"/>
          <w:szCs w:val="24"/>
        </w:rPr>
        <w:t xml:space="preserve"> behavior. H4: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0E176B6C"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the last four </w:t>
      </w:r>
      <w:r w:rsidR="001040E0">
        <w:rPr>
          <w:rFonts w:ascii="Times New Roman" w:hAnsi="Times New Roman" w:cs="Times New Roman"/>
          <w:sz w:val="24"/>
          <w:szCs w:val="24"/>
        </w:rPr>
        <w:t xml:space="preserve">experimental sessions </w:t>
      </w:r>
      <w:r w:rsidR="009B5C74">
        <w:rPr>
          <w:rFonts w:ascii="Times New Roman" w:hAnsi="Times New Roman" w:cs="Times New Roman"/>
          <w:sz w:val="24"/>
          <w:szCs w:val="24"/>
        </w:rPr>
        <w:t>could be</w:t>
      </w:r>
      <w:r w:rsidR="001040E0">
        <w:rPr>
          <w:rFonts w:ascii="Times New Roman" w:hAnsi="Times New Roman" w:cs="Times New Roman"/>
          <w:sz w:val="24"/>
          <w:szCs w:val="24"/>
        </w:rPr>
        <w:t xml:space="preserve"> conducted</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0A05BE09"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1889643B"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 xml:space="preserve">about flexible quantification methods associated </w:t>
      </w:r>
      <w:r w:rsidR="009B5C74">
        <w:rPr>
          <w:rFonts w:ascii="Times New Roman" w:hAnsi="Times New Roman" w:cs="Times New Roman"/>
          <w:sz w:val="24"/>
          <w:szCs w:val="24"/>
        </w:rPr>
        <w:lastRenderedPageBreak/>
        <w:t>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30D98BF8"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DA7487">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517FAA0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Players had a rapid-fire tool and a slow-but-powerful tool (in the violent condition, these were a chaingun and a shotgun)</w:t>
      </w:r>
      <w:r w:rsidR="00D51E01">
        <w:rPr>
          <w:rFonts w:ascii="Times New Roman" w:hAnsi="Times New Roman" w:cs="Times New Roman"/>
          <w:sz w:val="24"/>
          <w:szCs w:val="24"/>
        </w:rPr>
        <w:t>.</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All four versions of the game used the same levels so that level </w:t>
      </w:r>
      <w:r>
        <w:rPr>
          <w:rFonts w:ascii="Times New Roman" w:hAnsi="Times New Roman" w:cs="Times New Roman"/>
          <w:sz w:val="24"/>
          <w:szCs w:val="24"/>
        </w:rPr>
        <w:lastRenderedPageBreak/>
        <w:t xml:space="preserve">geography and the placement of supplies and enemies were the same across conditions. </w:t>
      </w:r>
      <w:r w:rsidR="00F739A9">
        <w:rPr>
          <w:rFonts w:ascii="Times New Roman" w:hAnsi="Times New Roman" w:cs="Times New Roman"/>
          <w:sz w:val="24"/>
          <w:szCs w:val="24"/>
        </w:rPr>
        <w:t xml:space="preserve">Levels were designed to be easy to navigate, reducing time spent exploring the map and maximizing the player’s time spent </w:t>
      </w:r>
      <w:r w:rsidR="004E18B2">
        <w:rPr>
          <w:rFonts w:ascii="Times New Roman" w:hAnsi="Times New Roman" w:cs="Times New Roman"/>
          <w:sz w:val="24"/>
          <w:szCs w:val="24"/>
        </w:rPr>
        <w:t>interacting with game characters</w:t>
      </w:r>
      <w:r w:rsidR="00F739A9">
        <w:rPr>
          <w:rFonts w:ascii="Times New Roman" w:hAnsi="Times New Roman" w:cs="Times New Roman"/>
          <w:sz w:val="24"/>
          <w:szCs w:val="24"/>
        </w:rPr>
        <w:t xml:space="preserve">. </w:t>
      </w:r>
      <w:r>
        <w:rPr>
          <w:rFonts w:ascii="Times New Roman" w:hAnsi="Times New Roman" w:cs="Times New Roman"/>
          <w:sz w:val="24"/>
          <w:szCs w:val="24"/>
        </w:rPr>
        <w:t>In the case that the player’s health was reduced to zero, he would start again from the most recent of six checkpoints.</w:t>
      </w:r>
    </w:p>
    <w:p w14:paraId="52849E1F" w14:textId="164CB0F0"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DA7487">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that they must kill all the demons. Players maintained their health and ammunition by picking up medkits, bullets, and shotgun shells.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DA7487">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zorchers</w:t>
      </w:r>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re told that the aliens are lost and confused and need to be sent home with the zorcher. Players maintain</w:t>
      </w:r>
      <w:r w:rsidR="00A72869">
        <w:rPr>
          <w:rFonts w:ascii="Times New Roman" w:hAnsi="Times New Roman" w:cs="Times New Roman"/>
          <w:sz w:val="24"/>
          <w:szCs w:val="24"/>
        </w:rPr>
        <w:t>ed</w:t>
      </w:r>
      <w:r>
        <w:rPr>
          <w:rFonts w:ascii="Times New Roman" w:hAnsi="Times New Roman" w:cs="Times New Roman"/>
          <w:sz w:val="24"/>
          <w:szCs w:val="24"/>
        </w:rPr>
        <w:t xml:space="preserve"> their health and ammunition by picking up fruits, vegetables, “zorch pellets,” and “zap tapes.” </w:t>
      </w:r>
    </w:p>
    <w:p w14:paraId="44B2F8A8" w14:textId="7FE76606"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Thus, in the difficult version of the game, it was possible that players would be wounded or slimed too many times and have to restart the level. Players had to </w:t>
      </w:r>
      <w:r>
        <w:rPr>
          <w:rFonts w:ascii="Times New Roman" w:hAnsi="Times New Roman" w:cs="Times New Roman"/>
          <w:sz w:val="24"/>
          <w:szCs w:val="24"/>
        </w:rPr>
        <w:lastRenderedPageBreak/>
        <w:t xml:space="preserve">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ould not attack the player. Instead, they would walk very slowly towards the player and wait to be killed or zorched. In the easy version of the game, it was impossible for the player to lose health or to have to restart the level. Players were 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zorched,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powerful tool was 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3CA6B5EF"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 xml:space="preserve">were told that </w:t>
      </w:r>
      <w:r w:rsidR="002828DC">
        <w:rPr>
          <w:rFonts w:ascii="Times New Roman" w:hAnsi="Times New Roman" w:cs="Times New Roman"/>
          <w:sz w:val="24"/>
          <w:szCs w:val="24"/>
        </w:rPr>
        <w:lastRenderedPageBreak/>
        <w:t>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35C766DA"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zorched” them all</w:t>
      </w:r>
      <w:r w:rsidR="00D51E01">
        <w:rPr>
          <w:rFonts w:ascii="Times New Roman" w:hAnsi="Times New Roman" w:cs="Times New Roman"/>
          <w:sz w:val="24"/>
          <w:szCs w:val="24"/>
        </w:rPr>
        <w:t xml:space="preserve"> home</w:t>
      </w:r>
      <w:r w:rsidRPr="0078362B">
        <w:rPr>
          <w:rFonts w:ascii="Times New Roman" w:hAnsi="Times New Roman" w:cs="Times New Roman"/>
          <w:sz w:val="24"/>
          <w:szCs w:val="24"/>
        </w:rPr>
        <w:t>, he sees a scene of the aliens playing together on their homeworld.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275C4C68"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as between -8 and -10 in quality, and commented “This is the stupidest thing I’ve ever </w:t>
      </w:r>
      <w:r w:rsidR="005068B3">
        <w:rPr>
          <w:rFonts w:ascii="Times New Roman" w:hAnsi="Times New Roman" w:cs="Times New Roman"/>
          <w:sz w:val="24"/>
          <w:szCs w:val="24"/>
        </w:rPr>
        <w:t>read.</w:t>
      </w:r>
      <w:r w:rsidRPr="0078362B">
        <w:rPr>
          <w:rFonts w:ascii="Times New Roman" w:hAnsi="Times New Roman" w:cs="Times New Roman"/>
          <w:sz w:val="24"/>
          <w:szCs w:val="24"/>
        </w:rPr>
        <w:t>”</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r>
        <w:rPr>
          <w:rFonts w:ascii="Times New Roman" w:hAnsi="Times New Roman" w:cs="Times New Roman"/>
          <w:sz w:val="24"/>
          <w:szCs w:val="24"/>
        </w:rPr>
        <w:t xml:space="preserve">To prepar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 xml:space="preserve">re added to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5 minutes before the end of the game session.</w:t>
      </w:r>
    </w:p>
    <w:p w14:paraId="52C4CE2E" w14:textId="39469F51"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4E18B2">
        <w:rPr>
          <w:rFonts w:ascii="Times New Roman" w:hAnsi="Times New Roman" w:cs="Times New Roman"/>
          <w:sz w:val="24"/>
          <w:szCs w:val="24"/>
        </w:rPr>
        <w:t xml:space="preserve"> and </w:t>
      </w:r>
      <w:r w:rsidRPr="0078362B">
        <w:rPr>
          <w:rFonts w:ascii="Times New Roman" w:hAnsi="Times New Roman" w:cs="Times New Roman"/>
          <w:sz w:val="24"/>
          <w:szCs w:val="24"/>
        </w:rPr>
        <w:t xml:space="preserve">pressed </w:t>
      </w:r>
      <w:r w:rsidR="004E18B2">
        <w:rPr>
          <w:rFonts w:ascii="Times New Roman" w:hAnsi="Times New Roman" w:cs="Times New Roman"/>
          <w:sz w:val="24"/>
          <w:szCs w:val="24"/>
        </w:rPr>
        <w:t xml:space="preserve">a key </w:t>
      </w:r>
      <w:r w:rsidRPr="0078362B">
        <w:rPr>
          <w:rFonts w:ascii="Times New Roman" w:hAnsi="Times New Roman" w:cs="Times New Roman"/>
          <w:sz w:val="24"/>
          <w:szCs w:val="24"/>
        </w:rPr>
        <w:t>to print 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w:t>
      </w:r>
      <w:r w:rsidR="004E18B2">
        <w:rPr>
          <w:rFonts w:ascii="Times New Roman" w:hAnsi="Times New Roman" w:cs="Times New Roman"/>
          <w:sz w:val="24"/>
          <w:szCs w:val="24"/>
        </w:rPr>
        <w:t xml:space="preserve">assistant then quit the </w:t>
      </w:r>
      <w:r w:rsidRPr="0078362B">
        <w:rPr>
          <w:rFonts w:ascii="Times New Roman" w:hAnsi="Times New Roman" w:cs="Times New Roman"/>
          <w:sz w:val="24"/>
          <w:szCs w:val="24"/>
        </w:rPr>
        <w:t xml:space="preserve">game by pressing Alt+F4. The </w:t>
      </w:r>
      <w:r w:rsidR="00B43D17">
        <w:rPr>
          <w:rFonts w:ascii="Times New Roman" w:hAnsi="Times New Roman" w:cs="Times New Roman"/>
          <w:sz w:val="24"/>
          <w:szCs w:val="24"/>
        </w:rPr>
        <w:t>research assistant</w:t>
      </w:r>
      <w:r w:rsidRPr="0078362B">
        <w:rPr>
          <w:rFonts w:ascii="Times New Roman" w:hAnsi="Times New Roman" w:cs="Times New Roman"/>
          <w:sz w:val="24"/>
          <w:szCs w:val="24"/>
        </w:rPr>
        <w:t xml:space="preserve">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4096684F"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 xml:space="preserve">be okay with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 xml:space="preserve">cipate in the </w:t>
      </w:r>
      <w:r w:rsidR="00066FC9">
        <w:rPr>
          <w:rFonts w:ascii="Times New Roman" w:hAnsi="Times New Roman" w:cs="Times New Roman"/>
          <w:sz w:val="24"/>
          <w:szCs w:val="24"/>
        </w:rPr>
        <w:t>cold pressor</w:t>
      </w:r>
      <w:r w:rsidR="00362B13">
        <w:rPr>
          <w:rFonts w:ascii="Times New Roman" w:hAnsi="Times New Roman" w:cs="Times New Roman"/>
          <w:sz w:val="24"/>
          <w:szCs w:val="24"/>
        </w:rPr>
        <w:t xml:space="preserve"> task.</w:t>
      </w:r>
    </w:p>
    <w:p w14:paraId="5AD2CEBF" w14:textId="652C856D"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w:t>
      </w:r>
      <w:r w:rsidR="00AD4343">
        <w:rPr>
          <w:rFonts w:ascii="Times New Roman" w:hAnsi="Times New Roman" w:cs="Times New Roman"/>
          <w:sz w:val="24"/>
          <w:szCs w:val="24"/>
        </w:rPr>
        <w:t xml:space="preserve">This provoked the participant. </w:t>
      </w:r>
      <w:r w:rsidRPr="0078362B">
        <w:rPr>
          <w:rFonts w:ascii="Times New Roman" w:hAnsi="Times New Roman" w:cs="Times New Roman"/>
          <w:sz w:val="24"/>
          <w:szCs w:val="24"/>
        </w:rPr>
        <w:t xml:space="preserve">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w:t>
      </w:r>
      <w:r w:rsidRPr="0078362B">
        <w:rPr>
          <w:rFonts w:ascii="Times New Roman" w:hAnsi="Times New Roman" w:cs="Times New Roman"/>
          <w:sz w:val="24"/>
          <w:szCs w:val="24"/>
        </w:rPr>
        <w:lastRenderedPageBreak/>
        <w:t xml:space="preserve">distraction. The participant </w:t>
      </w:r>
      <w:r>
        <w:rPr>
          <w:rFonts w:ascii="Times New Roman" w:hAnsi="Times New Roman" w:cs="Times New Roman"/>
          <w:sz w:val="24"/>
          <w:szCs w:val="24"/>
        </w:rPr>
        <w:t>wa</w:t>
      </w:r>
      <w:r w:rsidRPr="0078362B">
        <w:rPr>
          <w:rFonts w:ascii="Times New Roman" w:hAnsi="Times New Roman" w:cs="Times New Roman"/>
          <w:sz w:val="24"/>
          <w:szCs w:val="24"/>
        </w:rPr>
        <w:t>s 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416F071B" w14:textId="5C546CDB" w:rsidR="00B06B1B" w:rsidRPr="00B06B1B" w:rsidRDefault="00B06B1B" w:rsidP="00B06B1B">
      <w:pPr>
        <w:keepNext/>
        <w:keepLines/>
        <w:spacing w:after="0" w:line="480" w:lineRule="auto"/>
        <w:outlineLvl w:val="1"/>
        <w:rPr>
          <w:rFonts w:ascii="Times New Roman" w:eastAsia="Times New Roman" w:hAnsi="Times New Roman" w:cs="Times New Roman"/>
          <w:b/>
          <w:bCs/>
          <w:sz w:val="24"/>
          <w:szCs w:val="32"/>
        </w:rPr>
      </w:pPr>
      <w:r w:rsidRPr="00B06B1B">
        <w:rPr>
          <w:rFonts w:ascii="Times New Roman" w:eastAsia="Times New Roman" w:hAnsi="Times New Roman" w:cs="Times New Roman"/>
          <w:b/>
          <w:bCs/>
          <w:sz w:val="24"/>
          <w:szCs w:val="32"/>
        </w:rPr>
        <w:t>Manipulation Check</w:t>
      </w:r>
      <w:r>
        <w:rPr>
          <w:rFonts w:ascii="Times New Roman" w:eastAsia="Times New Roman" w:hAnsi="Times New Roman" w:cs="Times New Roman"/>
          <w:b/>
          <w:bCs/>
          <w:sz w:val="24"/>
          <w:szCs w:val="32"/>
        </w:rPr>
        <w:t>s</w:t>
      </w:r>
    </w:p>
    <w:p w14:paraId="5B7075BE" w14:textId="77777777"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b/>
          <w:sz w:val="24"/>
          <w:szCs w:val="24"/>
        </w:rPr>
        <w:t>Game manipulation.</w:t>
      </w:r>
      <w:r w:rsidRPr="00B06B1B">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3 (1.6)) was much more violent than the non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 (1.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2.1, [1.8, 2.4]).</w:t>
      </w:r>
    </w:p>
    <w:p w14:paraId="0461D930"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b/>
          <w:sz w:val="24"/>
          <w:szCs w:val="24"/>
        </w:rPr>
        <w:t>Provocation.</w:t>
      </w:r>
      <w:r w:rsidRPr="00B06B1B">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38D5ADC7"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extracted using oblimin rotation. The first factor accounted for 52% of the variance and had the expected pattern of loadings: .77, .76, and .67 for irritation, anger, and </w:t>
      </w:r>
      <w:r w:rsidRPr="00B06B1B">
        <w:rPr>
          <w:rFonts w:ascii="Times New Roman" w:eastAsia="Cambria" w:hAnsi="Times New Roman" w:cs="Times New Roman"/>
          <w:sz w:val="24"/>
          <w:szCs w:val="24"/>
        </w:rPr>
        <w:lastRenderedPageBreak/>
        <w:t xml:space="preserve">annoyance, -.25, .02, and .02 for happiness, helpfulness, and pleasure. This provocation factor was then used as a linear predictor of cold pressor assignment. The relationship was moderately strong,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9) = 5.73,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lt; .001,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33 [.22, .43], suggesting that the cold pressor measure was indeed influenced by participants’ intent to aggress. A scatterplot and loess regression line are provided in Figure 1.</w:t>
      </w:r>
    </w:p>
    <w:p w14:paraId="78786CA1"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2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7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3 [-0.27, 0.2];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17,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86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2 [-0.26, 0.22]; Violence ×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2,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34, 0.13]), suggesting that the game played had a minimal influence on participants’ reaction to the feedback.</w:t>
      </w:r>
    </w:p>
    <w:p w14:paraId="65EF9ED7" w14:textId="77777777"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1" w:name="conventional-general-linear-models."/>
      <w:bookmarkEnd w:id="1"/>
      <w:r w:rsidRPr="00B06B1B">
        <w:rPr>
          <w:rFonts w:ascii="Times New Roman" w:eastAsia="Times New Roman" w:hAnsi="Times New Roman" w:cs="Times New Roman"/>
          <w:b/>
          <w:bCs/>
          <w:sz w:val="24"/>
          <w:szCs w:val="28"/>
        </w:rPr>
        <w:t>Con</w:t>
      </w:r>
      <w:r>
        <w:rPr>
          <w:rFonts w:ascii="Times New Roman" w:eastAsia="Times New Roman" w:hAnsi="Times New Roman" w:cs="Times New Roman"/>
          <w:b/>
          <w:bCs/>
          <w:sz w:val="24"/>
          <w:szCs w:val="28"/>
        </w:rPr>
        <w:t>ventional General Linear Models</w:t>
      </w:r>
    </w:p>
    <w:p w14:paraId="092BEC67" w14:textId="34AD8941"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518D2D4"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Neither model found any significant effects. Neither game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71,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game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85,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5,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13, 0.34]), nor their interact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129,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8 [-0.42, 0.05]) significantly predicted aggression. Additionally, neither lef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1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7 [-.18, .05]) nor righ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6) = 0.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602,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3 [-.09, .15]) had a significant main effect on aggressive behavior. No higher-order interactions involving </w:t>
      </w:r>
      <w:r w:rsidRPr="00B06B1B">
        <w:rPr>
          <w:rFonts w:ascii="Times New Roman" w:eastAsia="Cambria" w:hAnsi="Times New Roman" w:cs="Times New Roman"/>
          <w:sz w:val="24"/>
          <w:szCs w:val="24"/>
        </w:rPr>
        <w:lastRenderedPageBreak/>
        <w:t>2D:4D ratio of either hand were statistically significant. Full model output is summarized in Tables 2 and 3.</w:t>
      </w:r>
    </w:p>
    <w:p w14:paraId="545CFDAF"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0.7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434,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9 [-0.14, 0.33], the effect of difficulty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0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8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3 [-0.11, 0.37], and their interaction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18,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2 [-0.36, 0.12]. Effects of left-hand and right-hand 2D:4D remained nonsignificant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6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2 [-.24, .01] an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8) = -0.3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5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2 [-.14, .11], respectively).</w:t>
      </w:r>
    </w:p>
    <w:p w14:paraId="007752B7" w14:textId="5483E3A5"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2" w:name="bayesian-anova."/>
      <w:bookmarkEnd w:id="2"/>
      <w:r>
        <w:rPr>
          <w:rFonts w:ascii="Times New Roman" w:eastAsia="Times New Roman" w:hAnsi="Times New Roman" w:cs="Times New Roman"/>
          <w:b/>
          <w:bCs/>
          <w:sz w:val="24"/>
          <w:szCs w:val="28"/>
        </w:rPr>
        <w:t>Bayesian ANOVA</w:t>
      </w:r>
    </w:p>
    <w:p w14:paraId="6D8FED4C" w14:textId="795E3BA8"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Models were compared using the BayesFactor package for R </w:t>
      </w:r>
      <w:r w:rsidR="00DA7487">
        <w:rPr>
          <w:rFonts w:ascii="Times New Roman" w:eastAsia="Cambria" w:hAnsi="Times New Roman" w:cs="Times New Roman"/>
          <w:sz w:val="24"/>
          <w:szCs w:val="24"/>
        </w:rPr>
        <w:fldChar w:fldCharType="begin" w:fldLock="1"/>
      </w:r>
      <w:r w:rsidR="00DA7487">
        <w:rPr>
          <w:rFonts w:ascii="Times New Roman" w:eastAsia="Cambria" w:hAnsi="Times New Roman" w:cs="Times New Roman"/>
          <w:sz w:val="24"/>
          <w:szCs w:val="24"/>
        </w:rPr>
        <w:instrText>ADDIN CSL_CITATION { "citationItems" : [ { "id" : "ITEM-1", "itemData" : { "author" : [ { "dropping-particle" : "", "family" : "Morey", "given" : "Richard D", "non-dropping-particle" : "", "parse-names" : false, "suffix" : "" }, { "dropping-particle" : "", "family" : "Rouder", "given" : "Jeffrey N", "non-dropping-particle" : "", "parse-names" : false, "suffix" : "" } ], "id" : "ITEM-1", "issued" : { "date-parts" : [ [ "2015" ] ] }, "number" : "0.9.12-2", "title" : "BayesFactor: Computation of Bayes Factors for Common Designs", "type" : "article" }, "uris" : [ "http://www.mendeley.com/documents/?uuid=0b74d046-291d-4a33-8c4d-b53caa5a16f4" ] } ], "mendeley" : { "formattedCitation" : "(Morey &amp; Rouder, 2015)", "plainTextFormattedCitation" : "(Morey &amp; Rouder, 2015)", "previouslyFormattedCitation" : "(Morey &amp; Rouder, 2015)" }, "properties" : {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Morey &amp; Rouder, 2015)</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scale of the effect size under the alternative hypothesis was specified 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p>
    <w:p w14:paraId="458F6223" w14:textId="63F60DD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w:t>
      </w:r>
      <w:r w:rsidRPr="00B06B1B">
        <w:rPr>
          <w:rFonts w:ascii="Times New Roman" w:eastAsia="Cambria" w:hAnsi="Times New Roman" w:cs="Times New Roman"/>
          <w:sz w:val="24"/>
          <w:szCs w:val="24"/>
        </w:rPr>
        <w:lastRenderedPageBreak/>
        <w:t>either. Evidence was ambiguous regarding a Violence × Difficulty interaction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5 favoring the null). Neither violence nor difficulty interacted with 2D:4D of the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6, 4.13, respectively) or 2D:4D of the righ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4.84, 4.32). The Violence × Difficulty × 2D:4D interaction was not supported (lef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38, righ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04).</w:t>
      </w:r>
    </w:p>
    <w:p w14:paraId="28B4B75A" w14:textId="714F1A3E"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Experienced provocation was added to the model as a predictor. An effect of provocation was strongly supporte</w:t>
      </w:r>
      <w:r w:rsidR="00DA7487">
        <w:rPr>
          <w:rFonts w:ascii="Times New Roman" w:eastAsia="Cambria" w:hAnsi="Times New Roman" w:cs="Times New Roman"/>
          <w:sz w:val="24"/>
          <w:szCs w:val="24"/>
        </w:rPr>
        <w:t>d by the evidence (BF = 1.04*</w:t>
      </w:r>
      <w:r w:rsidRPr="00B06B1B">
        <w:rPr>
          <w:rFonts w:ascii="Times New Roman" w:eastAsia="Cambria" w:hAnsi="Times New Roman" w:cs="Times New Roman"/>
          <w:sz w:val="24"/>
          <w:szCs w:val="24"/>
        </w:rPr>
        <w:t>10</w:t>
      </w:r>
      <w:r w:rsidR="00DA7487" w:rsidRPr="00DA7487">
        <w:rPr>
          <w:rFonts w:ascii="Times New Roman" w:eastAsia="Cambria" w:hAnsi="Times New Roman" w:cs="Times New Roman"/>
          <w:sz w:val="24"/>
          <w:szCs w:val="24"/>
          <w:vertAlign w:val="superscript"/>
        </w:rPr>
        <w:t>6</w:t>
      </w:r>
      <w:r w:rsidRPr="00B06B1B">
        <w:rPr>
          <w:rFonts w:ascii="Times New Roman" w:eastAsia="Cambria" w:hAnsi="Times New Roman" w:cs="Times New Roman"/>
          <w:sz w:val="24"/>
          <w:szCs w:val="24"/>
        </w:rPr>
        <w:t>). However, addition of this covariate did not improve the strength of evidence for main effects of violence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 4.92), difficulty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3.63), or 2D:4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6,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6.13, right hand). Taken together, these results indicate that aggression could be predicted by experienced provocation but not by game condition.</w:t>
      </w:r>
    </w:p>
    <w:p w14:paraId="43140D5E" w14:textId="22EFAA85"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bookmarkStart w:id="3" w:name="non-local-bayesian-prior."/>
      <w:bookmarkEnd w:id="3"/>
      <w:r w:rsidRPr="00B06B1B">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B06B1B">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351B559" w14:textId="6B1AF47D"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main effect of Violence w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An online Bayes factor calculator </w:t>
      </w:r>
      <w:r w:rsidR="00DA7487">
        <w:rPr>
          <w:rFonts w:ascii="Times New Roman" w:eastAsia="Cambria" w:hAnsi="Times New Roman" w:cs="Times New Roman"/>
          <w:sz w:val="24"/>
          <w:szCs w:val="24"/>
        </w:rPr>
        <w:fldChar w:fldCharType="begin" w:fldLock="1"/>
      </w:r>
      <w:r w:rsidR="00DA7487">
        <w:rPr>
          <w:rFonts w:ascii="Times New Roman" w:eastAsia="Cambria" w:hAnsi="Times New Roman" w:cs="Times New Roman"/>
          <w:sz w:val="24"/>
          <w:szCs w:val="24"/>
        </w:rPr>
        <w:instrText>ADDIN CSL_CITATION { "citationItems" : [ { "id" : "ITEM-1", "itemData" : { "ISBN" : "023054231X", "abstract" : "Karl Popper and demarcation -- Kuhn and Lakatos : paradigms and programmes -- Neyman Pearson and hypothesis testing -- Bayes and the probability of hypotheses -- Fisher and the likelihood : the Royall Road to evidence.", "author" : [ { "dropping-particle" : "", "family" : "Dienes", "given" : "Zoltan", "non-dropping-particle" : "", "parse-names" : false, "suffix" : "" } ], "id" : "ITEM-1", "issued" : { "date-parts" : [ [ "2008" ] ] }, "number-of-pages" : "170", "publisher" : "Palgrave Macmillan", "title" : "Understanding psychology as a science : an introduction to scientific and statistical inference", "type" : "book" }, "uris" : [ "http://www.mendeley.com/documents/?uuid=c7a78b12-83b0-3eaa-be77-ba2c2fe9c88c" ] } ], "mendeley" : { "formattedCitation" : "(Dienes, 2008)", "plainTextFormattedCitation" : "(Dienes, 2008)", "previouslyFormattedCitation" : "(Dienes, 2008)" }, "properties" : {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Dienes, 2008)</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1: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43 [.35, .52]. The obtained Bayes factor substantially preferred the null, B</w:t>
      </w:r>
      <w:r w:rsidR="00DA7487">
        <w:rPr>
          <w:rFonts w:ascii="Times New Roman" w:eastAsia="Cambria" w:hAnsi="Times New Roman" w:cs="Times New Roman"/>
          <w:sz w:val="24"/>
          <w:szCs w:val="24"/>
        </w:rPr>
        <w:t>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4.2.</w:t>
      </w:r>
    </w:p>
    <w:p w14:paraId="20A70E3F" w14:textId="42352D4C"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30. The Bayes factor calculator was used to compare the </w:t>
      </w:r>
      <w:r w:rsidRPr="00B06B1B">
        <w:rPr>
          <w:rFonts w:ascii="Times New Roman" w:eastAsia="Cambria" w:hAnsi="Times New Roman" w:cs="Times New Roman"/>
          <w:sz w:val="24"/>
          <w:szCs w:val="24"/>
        </w:rPr>
        <w:lastRenderedPageBreak/>
        <w:t xml:space="preserve">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2: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30 [.20, .40]. The obtained Bayes factor still preferred the null, but less so relative to this more modest estimate, B</w:t>
      </w:r>
      <w:r w:rsidR="00DA7487">
        <w:rPr>
          <w:rFonts w:ascii="Times New Roman" w:eastAsia="Cambria" w:hAnsi="Times New Roman" w:cs="Times New Roman"/>
          <w:sz w:val="24"/>
          <w:szCs w:val="24"/>
        </w:rPr>
        <w:t>F</w:t>
      </w:r>
      <w:r w:rsidR="00DA7487">
        <w:rPr>
          <w:rFonts w:ascii="Times New Roman" w:eastAsia="Cambria" w:hAnsi="Times New Roman" w:cs="Times New Roman"/>
          <w:sz w:val="24"/>
          <w:szCs w:val="24"/>
          <w:vertAlign w:val="subscript"/>
        </w:rPr>
        <w:t>02</w:t>
      </w:r>
      <w:r w:rsidRPr="00B06B1B">
        <w:rPr>
          <w:rFonts w:ascii="Times New Roman" w:eastAsia="Cambria" w:hAnsi="Times New Roman" w:cs="Times New Roman"/>
          <w:sz w:val="24"/>
          <w:szCs w:val="24"/>
        </w:rPr>
        <w:t xml:space="preserve"> = 2.0.</w:t>
      </w:r>
    </w:p>
    <w:p w14:paraId="43DA448E"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4" w:name="supplementary-methods"/>
      <w:bookmarkEnd w:id="4"/>
      <w:r w:rsidRPr="00B06B1B">
        <w:rPr>
          <w:rFonts w:ascii="Times New Roman" w:eastAsia="Times New Roman" w:hAnsi="Times New Roman" w:cs="Times New Roman"/>
          <w:b/>
          <w:bCs/>
          <w:sz w:val="24"/>
          <w:szCs w:val="28"/>
        </w:rPr>
        <w:t>Supplementary methods</w:t>
      </w:r>
    </w:p>
    <w:p w14:paraId="2784C1DF" w14:textId="77777777"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Cold pressor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2B0E4A06"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5" w:name="exploratory-analyses"/>
      <w:bookmarkEnd w:id="5"/>
      <w:r w:rsidRPr="00B06B1B">
        <w:rPr>
          <w:rFonts w:ascii="Times New Roman" w:eastAsia="Times New Roman" w:hAnsi="Times New Roman" w:cs="Times New Roman"/>
          <w:b/>
          <w:bCs/>
          <w:sz w:val="24"/>
          <w:szCs w:val="28"/>
        </w:rPr>
        <w:t>Exploratory analyses</w:t>
      </w:r>
    </w:p>
    <w:p w14:paraId="5E3AA2FE" w14:textId="77777777"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A number of exploratory analyses were conducted. These examined whether aggression was predicted by participants' experience of difficulty during the game, participants' self-reported history of video games, and participants' in-game behaviors. Exploratory factor analyses used parallel analysis to determine the number of factors, followed by an oblimin rotation.</w:t>
      </w:r>
    </w:p>
    <w:p w14:paraId="0A8BC9D0" w14:textId="0EEA101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Questions about the players' experience of the game had a four-factor structure, with factors representing enjoyment, challenge, difficulty with the game controls, and experience of violent content. Of these, only enjoyment was significantly related to aggress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5) = 2.6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08,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7 [.04, .29]. Experienced challenge was not related to aggression, contrary to our hypotheses regarding mental fatigue and aggress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5) = 0.75,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452,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5 [-.08, .17]). Discomfort with the game controls was also not related to aggress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5) = 0.17,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8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1 [-.12, .14], contrary to previous findings by </w:t>
      </w:r>
      <w:r w:rsidR="00DA7487">
        <w:rPr>
          <w:rFonts w:ascii="Times New Roman" w:eastAsia="Cambria" w:hAnsi="Times New Roman" w:cs="Times New Roman"/>
          <w:sz w:val="24"/>
          <w:szCs w:val="24"/>
        </w:rPr>
        <w:fldChar w:fldCharType="begin" w:fldLock="1"/>
      </w:r>
      <w:r w:rsidR="00DA7487">
        <w:rPr>
          <w:rFonts w:ascii="Times New Roman" w:eastAsia="Cambria"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manualFormatting" : "Przybylski et al., 2014", "plainTextFormattedCitation" : "(Przybylski et al., 2014)", "previouslyFormattedCitation" : "(Przybylski et al., 2014)" }, "properties" : {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Przybylski et al., 2014</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w:t>
      </w:r>
    </w:p>
    <w:p w14:paraId="2FC9D461"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lastRenderedPageBreak/>
        <w:t xml:space="preserve">History of game use was found to have a two-factor structure, with the first factor reflecting experience with video games in general and the second factor reflecting experience with first-person shooters in specific. One of the six items, "I've often played games like the one I played today," had to be discarded to prevent a Heywood case. Neither factor significantly predicted aggression (general experi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5) = -0.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93,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1 [-.13, .12]; FPS experi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5) = 0.5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5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4 [-.09, .16]). These results are not consistent with reports of cross-sectional associations between use of violent video games and aggression.</w:t>
      </w:r>
    </w:p>
    <w:p w14:paraId="6CE56055"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In-game behaviors did not behave well in factor analysis and created Heywood cases. We explored the correlation table directly. Participants who defeated more monsters and fired more bullets were slightly less aggressive (monsters defeate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72) = -2.5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13,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5 [-.26, -.03]; bullets fire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72) = -2.5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13,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5 [-.26, -.03]), but this finding should be regarded with caution given this test's exploratory nature and modest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65743BC9"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the effects of brief violent video game play on laboratory measures of aggressive behavior may be smaller and less robust than the published research literature would indicate.</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715C48">
        <w:rPr>
          <w:rFonts w:ascii="Times New Roman" w:hAnsi="Times New Roman" w:cs="Times New Roman"/>
          <w:sz w:val="24"/>
          <w:szCs w:val="24"/>
        </w:rPr>
        <w:t xml:space="preserve">Additionally, we did not observe a correlation between previous first-person-shooter use and aggressive behavior. </w:t>
      </w:r>
    </w:p>
    <w:p w14:paraId="41187FA9" w14:textId="6DF0A7B5"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manualFormatting"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2009)", "manualFormatting" : "(e.g., Millet &amp; Dewitte, 2007, 2009)", "plainTextFormattedCitation" : "(Millet &amp; Dewitte, 2007, 2009)", "previouslyFormattedCitation" : "(Millet &amp; Dewitte, 2007, 2009)" }, "properties" : {  }, "schema" : "https://github.com/citation-style-language/schema/raw/master/csl-citation.json" }</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25B43238"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 xml:space="preserve"> </w:t>
      </w:r>
      <w:r w:rsidR="0036180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id" : "ITEM-2", "itemData" : { "DOI" : "10.1348/014466610X515696", "ISSN" : "01446665", "author" : [ { "dropping-particle" : "", "family" : "Pedersen", "given" : "William C.", "non-dropping-particle" : "", "parse-names" : false, "suffix" : "" }, { "dropping-particle" : "", "family" : "Denson", "given" : "Thomas F.", "non-dropping-particle" : "", "parse-names" : false, "suffix" : "" }, { "dropping-particle" : "", "family" : "Goss", "given" : "R. Justin", "non-dropping-particle" : "", "parse-names" : false, "suffix" : "" }, { "dropping-particle" : "", "family" : "Vasquez", "given" : "Eduardo A.", "non-dropping-particle" : "", "parse-names" : false, "suffix" : "" }, { "dropping-particle" : "", "family" : "Kelley", "given" : "Nicholas J.", "non-dropping-particle" : "", "parse-names" : false, "suffix" : "" }, { "dropping-particle" : "", "family" : "Miller", "given" : "Norman", "non-dropping-particle" : "", "parse-names" : false, "suffix" : "" } ], "container-title" : "British Journal of Social Psychology", "id" : "ITEM-2", "issue" : "2", "issued" : { "date-parts" : [ [ "2011", "6", "1" ] ] }, "page" : "281-301", "publisher" : "Wiley/Blackwell (10.1111)", "title" : "The impact of rumination on aggressive thoughts, feelings, arousal, and behaviour", "type" : "article-journal", "volume" : "50" }, "uris" : [ "http://www.mendeley.com/documents/?uuid=5f204094-c854-387e-b465-d94fabf7b3c5" ] } ], "mendeley" : { "formattedCitation" : "(Pedersen et al., 2011, 2008)", "manualFormatting" : "(see also Pedersen et al., 2011, 2008)", "plainTextFormattedCitation" : "(Pedersen et al., 2011, 2008)", "previouslyFormattedCitation" : "(Pedersen et al., 2011, 2008)" }, "properties" : {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w:t>
      </w:r>
      <w:r w:rsidR="00361803">
        <w:rPr>
          <w:rFonts w:ascii="Times New Roman" w:hAnsi="Times New Roman" w:cs="Times New Roman"/>
          <w:noProof/>
          <w:sz w:val="24"/>
          <w:szCs w:val="24"/>
        </w:rPr>
        <w:t xml:space="preserve">see also </w:t>
      </w:r>
      <w:r w:rsidR="00361803" w:rsidRPr="00361803">
        <w:rPr>
          <w:rFonts w:ascii="Times New Roman" w:hAnsi="Times New Roman" w:cs="Times New Roman"/>
          <w:noProof/>
          <w:sz w:val="24"/>
          <w:szCs w:val="24"/>
        </w:rPr>
        <w:t>Pedersen et al., 2011, 2008)</w:t>
      </w:r>
      <w:r w:rsidR="00361803">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007FB7E2"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w:t>
      </w:r>
      <w:r w:rsidR="00AD4343">
        <w:rPr>
          <w:rFonts w:ascii="Times New Roman" w:hAnsi="Times New Roman" w:cs="Times New Roman"/>
          <w:sz w:val="24"/>
          <w:szCs w:val="24"/>
        </w:rPr>
        <w:t xml:space="preserve"> were not affected by brief violent game</w:t>
      </w:r>
      <w:r>
        <w:rPr>
          <w:rFonts w:ascii="Times New Roman" w:hAnsi="Times New Roman" w:cs="Times New Roman"/>
          <w:sz w:val="24"/>
          <w:szCs w:val="24"/>
        </w:rPr>
        <w:t xml:space="preserve"> </w:t>
      </w:r>
      <w:r w:rsidR="00AD4343">
        <w:rPr>
          <w:rFonts w:ascii="Times New Roman" w:hAnsi="Times New Roman" w:cs="Times New Roman"/>
          <w:sz w:val="24"/>
          <w:szCs w:val="24"/>
        </w:rPr>
        <w:t xml:space="preserve">play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5B9D24D3"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present research provides a closer experimental control than</w:t>
      </w:r>
      <w:r w:rsidR="006266BD">
        <w:rPr>
          <w:rFonts w:ascii="Times New Roman" w:hAnsi="Times New Roman" w:cs="Times New Roman"/>
          <w:sz w:val="24"/>
          <w:szCs w:val="24"/>
        </w:rPr>
        <w:t xml:space="preserve"> do many</w:t>
      </w:r>
      <w:r>
        <w:rPr>
          <w:rFonts w:ascii="Times New Roman" w:hAnsi="Times New Roman" w:cs="Times New Roman"/>
          <w:sz w:val="24"/>
          <w:szCs w:val="24"/>
        </w:rPr>
        <w:t xml:space="preserve">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the confounds have been removed. </w:t>
      </w:r>
      <w:r>
        <w:rPr>
          <w:rFonts w:ascii="Times New Roman" w:hAnsi="Times New Roman" w:cs="Times New Roman"/>
          <w:sz w:val="24"/>
          <w:szCs w:val="24"/>
        </w:rPr>
        <w:t>The tighter experimental controls of this research may have reduced the apparent effect size.</w:t>
      </w:r>
    </w:p>
    <w:p w14:paraId="4B4C8DD8" w14:textId="7B788CEA"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w:t>
      </w:r>
      <w:r w:rsidR="003A5C2C">
        <w:rPr>
          <w:rFonts w:ascii="Times New Roman" w:hAnsi="Times New Roman" w:cs="Times New Roman"/>
          <w:sz w:val="24"/>
          <w:szCs w:val="24"/>
        </w:rPr>
        <w:t>provide</w:t>
      </w:r>
      <w:r w:rsidR="008B5EA7">
        <w:rPr>
          <w:rFonts w:ascii="Times New Roman" w:hAnsi="Times New Roman" w:cs="Times New Roman"/>
          <w:sz w:val="24"/>
          <w:szCs w:val="24"/>
        </w:rPr>
        <w:t xml:space="preserve"> strong evidence against an effect of this size (B</w:t>
      </w:r>
      <w:r w:rsidR="006266BD">
        <w:rPr>
          <w:rFonts w:ascii="Times New Roman" w:hAnsi="Times New Roman" w:cs="Times New Roman"/>
          <w:sz w:val="24"/>
          <w:szCs w:val="24"/>
        </w:rPr>
        <w:t>F</w:t>
      </w:r>
      <w:r w:rsidR="006266BD">
        <w:rPr>
          <w:rFonts w:ascii="Times New Roman" w:hAnsi="Times New Roman" w:cs="Times New Roman"/>
          <w:sz w:val="24"/>
          <w:szCs w:val="24"/>
        </w:rPr>
        <w:softHyphen/>
      </w:r>
      <w:r w:rsidR="006266BD" w:rsidRPr="006266BD">
        <w:rPr>
          <w:rFonts w:ascii="Times New Roman" w:hAnsi="Times New Roman" w:cs="Times New Roman"/>
          <w:sz w:val="24"/>
          <w:szCs w:val="24"/>
          <w:vertAlign w:val="subscript"/>
        </w:rPr>
        <w:t>01</w:t>
      </w:r>
      <w:r w:rsidR="008B5EA7">
        <w:rPr>
          <w:rFonts w:ascii="Times New Roman" w:hAnsi="Times New Roman" w:cs="Times New Roman"/>
          <w:sz w:val="24"/>
          <w:szCs w:val="24"/>
        </w:rPr>
        <w:t xml:space="preserve"> = 13.5). </w:t>
      </w:r>
      <w:r w:rsidR="00E910AF">
        <w:rPr>
          <w:rFonts w:ascii="Times New Roman" w:hAnsi="Times New Roman" w:cs="Times New Roman"/>
          <w:sz w:val="24"/>
          <w:szCs w:val="24"/>
        </w:rPr>
        <w:t>Proponents of violent-game effects have agreed that there may be 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 "schema" : "https://github.com/citation-style-language/schema/raw/master/csl-citation.json" }</w:instrText>
      </w:r>
      <w:r w:rsidR="001E1A9E">
        <w:rPr>
          <w:rFonts w:ascii="Times New Roman" w:hAnsi="Times New Roman" w:cs="Times New Roman"/>
          <w:sz w:val="24"/>
          <w:szCs w:val="24"/>
        </w:rPr>
        <w:fldChar w:fldCharType="separate"/>
      </w:r>
      <w:r w:rsidR="00DA7487" w:rsidRPr="00DA7487">
        <w:rPr>
          <w:rFonts w:ascii="Times New Roman" w:hAnsi="Times New Roman" w:cs="Times New Roman"/>
          <w:noProof/>
          <w:sz w:val="24"/>
          <w:szCs w:val="24"/>
        </w:rPr>
        <w:t>(Kepes, Bushman, &amp; Anderson,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361803">
        <w:rPr>
          <w:rFonts w:ascii="Times New Roman" w:hAnsi="Times New Roman" w:cs="Times New Roman"/>
          <w:sz w:val="24"/>
          <w:szCs w:val="24"/>
        </w:rPr>
        <w:t xml:space="preserve">The current evidence is less </w:t>
      </w:r>
      <w:r w:rsidR="00F3190F" w:rsidRPr="00361803">
        <w:rPr>
          <w:rFonts w:ascii="Times New Roman" w:hAnsi="Times New Roman" w:cs="Times New Roman"/>
          <w:sz w:val="24"/>
          <w:szCs w:val="24"/>
        </w:rPr>
        <w:t xml:space="preserve">opposed to such an adjusted estimate, but results </w:t>
      </w:r>
      <w:r w:rsidR="006266BD">
        <w:rPr>
          <w:rFonts w:ascii="Times New Roman" w:hAnsi="Times New Roman" w:cs="Times New Roman"/>
          <w:sz w:val="24"/>
          <w:szCs w:val="24"/>
        </w:rPr>
        <w:t>still slightly prefer the null hypothesis by a factor of 2-to-1 over this more modest claim</w:t>
      </w:r>
      <w:r w:rsidR="00715C48">
        <w:rPr>
          <w:rFonts w:ascii="Times New Roman" w:hAnsi="Times New Roman" w:cs="Times New Roman"/>
          <w:sz w:val="24"/>
          <w:szCs w:val="24"/>
        </w:rPr>
        <w:t xml:space="preserve">. </w:t>
      </w:r>
    </w:p>
    <w:p w14:paraId="622FA041" w14:textId="4EB98A84"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w:t>
      </w:r>
      <w:r w:rsidR="00AE0F09">
        <w:rPr>
          <w:rFonts w:ascii="Times New Roman" w:hAnsi="Times New Roman" w:cs="Times New Roman"/>
          <w:sz w:val="24"/>
          <w:szCs w:val="24"/>
        </w:rPr>
        <w:t xml:space="preserve">validating measures of aggressive thoughts and </w:t>
      </w:r>
      <w:r>
        <w:rPr>
          <w:rFonts w:ascii="Times New Roman" w:hAnsi="Times New Roman" w:cs="Times New Roman"/>
          <w:sz w:val="24"/>
          <w:szCs w:val="24"/>
        </w:rPr>
        <w:t xml:space="preserve">developing theories of violent media effects. </w:t>
      </w:r>
      <w:r w:rsidR="00F3190F">
        <w:rPr>
          <w:rFonts w:ascii="Times New Roman" w:hAnsi="Times New Roman" w:cs="Times New Roman"/>
          <w:sz w:val="24"/>
          <w:szCs w:val="24"/>
        </w:rPr>
        <w:t xml:space="preserve">Researchers may need to develop stronger </w:t>
      </w:r>
      <w:r w:rsidR="00F3190F">
        <w:rPr>
          <w:rFonts w:ascii="Times New Roman" w:hAnsi="Times New Roman" w:cs="Times New Roman"/>
          <w:sz w:val="24"/>
          <w:szCs w:val="24"/>
        </w:rPr>
        <w:lastRenderedPageBreak/>
        <w:t xml:space="preserve">methods if they are to understand the long-term effects of violent media through short-term lab studies. </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54D4E2F0"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062DDF37"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regarding the effects of competition are small, and effects may have been misestimated. Research regarding the effects of competence-thwarting games, on the other hand, was appreciably powered</w:t>
      </w:r>
      <w:r w:rsidR="00715C48">
        <w:rPr>
          <w:rFonts w:ascii="Times New Roman" w:hAnsi="Times New Roman" w:cs="Times New Roman"/>
          <w:sz w:val="24"/>
          <w:szCs w:val="24"/>
        </w:rPr>
        <w:t xml:space="preserve">. In our study, manipulation checks indicated that subjects found the difficult game to be more challenging and less comfortable to control, yet game difficulty did not cause increased aggression, nor was discomfort with the controls associated with aggression. </w:t>
      </w:r>
      <w:r w:rsidR="005C504C">
        <w:rPr>
          <w:rFonts w:ascii="Times New Roman" w:hAnsi="Times New Roman" w:cs="Times New Roman"/>
          <w:sz w:val="24"/>
          <w:szCs w:val="24"/>
        </w:rPr>
        <w:t>Future research might seek to distinguish between</w:t>
      </w:r>
      <w:r w:rsidR="00361803">
        <w:rPr>
          <w:rFonts w:ascii="Times New Roman" w:hAnsi="Times New Roman" w:cs="Times New Roman"/>
          <w:sz w:val="24"/>
          <w:szCs w:val="24"/>
        </w:rPr>
        <w:t xml:space="preserve"> the constructs of</w:t>
      </w:r>
      <w:r w:rsidR="005C504C">
        <w:rPr>
          <w:rFonts w:ascii="Times New Roman" w:hAnsi="Times New Roman" w:cs="Times New Roman"/>
          <w:sz w:val="24"/>
          <w:szCs w:val="24"/>
        </w:rPr>
        <w:t xml:space="preserve">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125F4740"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w:t>
      </w:r>
      <w:r w:rsidR="00DC2236">
        <w:rPr>
          <w:rFonts w:ascii="Times New Roman" w:hAnsi="Times New Roman" w:cs="Times New Roman"/>
          <w:sz w:val="24"/>
          <w:szCs w:val="24"/>
        </w:rPr>
        <w:t>. T</w:t>
      </w:r>
      <w:r>
        <w:rPr>
          <w:rFonts w:ascii="Times New Roman" w:hAnsi="Times New Roman" w:cs="Times New Roman"/>
          <w:sz w:val="24"/>
          <w:szCs w:val="24"/>
        </w:rPr>
        <w:t xml:space="preserve">he most recent theory </w:t>
      </w:r>
      <w:r w:rsidR="00DC2236">
        <w:rPr>
          <w:rFonts w:ascii="Times New Roman" w:hAnsi="Times New Roman" w:cs="Times New Roman"/>
          <w:sz w:val="24"/>
          <w:szCs w:val="24"/>
        </w:rPr>
        <w:t xml:space="preserve">suggests </w:t>
      </w:r>
      <w:r w:rsidR="00361A5A">
        <w:rPr>
          <w:rFonts w:ascii="Times New Roman" w:hAnsi="Times New Roman" w:cs="Times New Roman"/>
          <w:sz w:val="24"/>
          <w:szCs w:val="24"/>
        </w:rPr>
        <w:t>that 2D:4D</w:t>
      </w:r>
      <w:r>
        <w:rPr>
          <w:rFonts w:ascii="Times New Roman" w:hAnsi="Times New Roman" w:cs="Times New Roman"/>
          <w:sz w:val="24"/>
          <w:szCs w:val="24"/>
        </w:rPr>
        <w:t xml:space="preserve"> only predict</w:t>
      </w:r>
      <w:r w:rsidR="00DC2236">
        <w:rPr>
          <w:rFonts w:ascii="Times New Roman" w:hAnsi="Times New Roman" w:cs="Times New Roman"/>
          <w:sz w:val="24"/>
          <w:szCs w:val="24"/>
        </w:rPr>
        <w:t>s</w:t>
      </w:r>
      <w:r>
        <w:rPr>
          <w:rFonts w:ascii="Times New Roman" w:hAnsi="Times New Roman" w:cs="Times New Roman"/>
          <w:sz w:val="24"/>
          <w:szCs w:val="24"/>
        </w:rPr>
        <w:t xml:space="preserve">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manualFormatting" : "(Millet, 2011; Millet &amp; Dewitte, 2007", "plainTextFormattedCitation" : "(Millet, 2011; Millet &amp; Dewitte, 2007)", "previouslyFormattedCitation" : "(Millet, 2011; Millet &amp; Dewitte, 200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361803">
        <w:rPr>
          <w:rFonts w:ascii="Times New Roman" w:hAnsi="Times New Roman" w:cs="Times New Roman"/>
          <w:sz w:val="24"/>
          <w:szCs w:val="24"/>
        </w:rPr>
        <w:t>;</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manualFormatting" : "see Benderlioglu, Sciulli, &amp; Nelson, 2004; McIntyre et al., 2007)", "plainTextFormattedCitation" : "(Benderlioglu, Sciulli, &amp; Nelson, 2004; McIntyre et al., 2007)", "previouslyFormattedCitation" : "(Benderlioglu, Sciulli, &amp; Nelson, 2004; McIntyre et al., 2007)" }, "properties" : {  }, "schema" : "https://github.com/citation-style-language/schema/raw/master/csl-citation.json" }</w:instrText>
      </w:r>
      <w:r w:rsidR="00984D58">
        <w:rPr>
          <w:rFonts w:ascii="Times New Roman" w:hAnsi="Times New Roman" w:cs="Times New Roman"/>
          <w:sz w:val="24"/>
          <w:szCs w:val="24"/>
        </w:rPr>
        <w:fldChar w:fldCharType="separate"/>
      </w:r>
      <w:r w:rsidR="00361803">
        <w:rPr>
          <w:rFonts w:ascii="Times New Roman" w:hAnsi="Times New Roman" w:cs="Times New Roman"/>
          <w:noProof/>
          <w:sz w:val="24"/>
          <w:szCs w:val="24"/>
        </w:rPr>
        <w:t xml:space="preserve">see </w:t>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subjects, all 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026A2767"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w:t>
      </w:r>
      <w:r w:rsidR="00066FC9">
        <w:rPr>
          <w:rFonts w:ascii="Times New Roman" w:hAnsi="Times New Roman" w:cs="Times New Roman"/>
          <w:sz w:val="24"/>
          <w:szCs w:val="24"/>
        </w:rPr>
        <w:t>cold pressor</w:t>
      </w:r>
      <w:r>
        <w:rPr>
          <w:rFonts w:ascii="Times New Roman" w:hAnsi="Times New Roman" w:cs="Times New Roman"/>
          <w:sz w:val="24"/>
          <w:szCs w:val="24"/>
        </w:rPr>
        <w:t xml:space="preserve"> assignments 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Results 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361803">
        <w:rPr>
          <w:rFonts w:ascii="Times New Roman" w:hAnsi="Times New Roman" w:cs="Times New Roman"/>
          <w:sz w:val="24"/>
          <w:szCs w:val="24"/>
        </w:rPr>
        <w:t>.</w:t>
      </w:r>
      <w:r w:rsidR="007A13DA">
        <w:rPr>
          <w:rFonts w:ascii="Times New Roman" w:hAnsi="Times New Roman" w:cs="Times New Roman"/>
          <w:sz w:val="24"/>
          <w:szCs w:val="24"/>
        </w:rPr>
        <w:t xml:space="preserve"> </w:t>
      </w:r>
      <w:r w:rsidR="00361803">
        <w:rPr>
          <w:rFonts w:ascii="Times New Roman" w:hAnsi="Times New Roman" w:cs="Times New Roman"/>
          <w:sz w:val="24"/>
          <w:szCs w:val="24"/>
        </w:rPr>
        <w:t>However,</w:t>
      </w:r>
      <w:r w:rsidR="007A13DA">
        <w:rPr>
          <w:rFonts w:ascii="Times New Roman" w:hAnsi="Times New Roman" w:cs="Times New Roman"/>
          <w:sz w:val="24"/>
          <w:szCs w:val="24"/>
        </w:rPr>
        <w:t xml:space="preserve"> the 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otherwise</w:t>
      </w:r>
      <w:r w:rsidR="00361A5A">
        <w:rPr>
          <w:rFonts w:ascii="Times New Roman" w:hAnsi="Times New Roman" w:cs="Times New Roman"/>
          <w:sz w:val="24"/>
          <w:szCs w:val="24"/>
        </w:rPr>
        <w:t>.</w:t>
      </w:r>
      <w:r w:rsidR="00361803">
        <w:rPr>
          <w:rFonts w:ascii="Times New Roman" w:hAnsi="Times New Roman" w:cs="Times New Roman"/>
          <w:sz w:val="24"/>
          <w:szCs w:val="24"/>
        </w:rPr>
        <w:t xml:space="preserve"> Additionally, the correlation we observe between </w:t>
      </w:r>
      <w:r w:rsidR="006266BD">
        <w:rPr>
          <w:rFonts w:ascii="Times New Roman" w:hAnsi="Times New Roman" w:cs="Times New Roman"/>
          <w:sz w:val="24"/>
          <w:szCs w:val="24"/>
        </w:rPr>
        <w:t xml:space="preserve">experienced </w:t>
      </w:r>
      <w:r w:rsidR="00361803">
        <w:rPr>
          <w:rFonts w:ascii="Times New Roman" w:hAnsi="Times New Roman" w:cs="Times New Roman"/>
          <w:sz w:val="24"/>
          <w:szCs w:val="24"/>
        </w:rPr>
        <w:t>irritation and cold pressor (</w:t>
      </w:r>
      <w:r w:rsidR="00361803" w:rsidRPr="00AE0F09">
        <w:rPr>
          <w:rFonts w:ascii="Times New Roman" w:hAnsi="Times New Roman" w:cs="Times New Roman"/>
          <w:i/>
          <w:sz w:val="24"/>
          <w:szCs w:val="24"/>
        </w:rPr>
        <w:t>r</w:t>
      </w:r>
      <w:r w:rsidR="00361803">
        <w:rPr>
          <w:rFonts w:ascii="Times New Roman" w:hAnsi="Times New Roman" w:cs="Times New Roman"/>
          <w:sz w:val="24"/>
          <w:szCs w:val="24"/>
        </w:rPr>
        <w:t xml:space="preserve"> = .33) is comparable to the</w:t>
      </w:r>
      <w:r w:rsidR="006266BD">
        <w:rPr>
          <w:rFonts w:ascii="Times New Roman" w:hAnsi="Times New Roman" w:cs="Times New Roman"/>
          <w:sz w:val="24"/>
          <w:szCs w:val="24"/>
        </w:rPr>
        <w:t xml:space="preserve"> effect of</w:t>
      </w:r>
      <w:r w:rsidR="00361803">
        <w:rPr>
          <w:rFonts w:ascii="Times New Roman" w:hAnsi="Times New Roman" w:cs="Times New Roman"/>
          <w:sz w:val="24"/>
          <w:szCs w:val="24"/>
        </w:rPr>
        <w:t xml:space="preserve"> provocation </w:t>
      </w:r>
      <w:r w:rsidR="006266BD">
        <w:rPr>
          <w:rFonts w:ascii="Times New Roman" w:hAnsi="Times New Roman" w:cs="Times New Roman"/>
          <w:sz w:val="24"/>
          <w:szCs w:val="24"/>
        </w:rPr>
        <w:t xml:space="preserve">on </w:t>
      </w:r>
      <w:r w:rsidR="00361803">
        <w:rPr>
          <w:rFonts w:ascii="Times New Roman" w:hAnsi="Times New Roman" w:cs="Times New Roman"/>
          <w:sz w:val="24"/>
          <w:szCs w:val="24"/>
        </w:rPr>
        <w:t xml:space="preserve">Taylor Aggression Paradigm scores </w:t>
      </w:r>
      <w:r w:rsidR="00951733">
        <w:rPr>
          <w:rFonts w:ascii="Times New Roman" w:hAnsi="Times New Roman" w:cs="Times New Roman"/>
          <w:sz w:val="24"/>
          <w:szCs w:val="24"/>
        </w:rPr>
        <w:t>(</w:t>
      </w:r>
      <w:r w:rsidR="00951733" w:rsidRPr="00AE0F09">
        <w:rPr>
          <w:rFonts w:ascii="Times New Roman" w:hAnsi="Times New Roman" w:cs="Times New Roman"/>
          <w:i/>
          <w:sz w:val="24"/>
          <w:szCs w:val="24"/>
        </w:rPr>
        <w:t>d</w:t>
      </w:r>
      <w:r w:rsidR="00951733">
        <w:rPr>
          <w:rFonts w:ascii="Times New Roman" w:hAnsi="Times New Roman" w:cs="Times New Roman"/>
          <w:sz w:val="24"/>
          <w:szCs w:val="24"/>
        </w:rPr>
        <w:t xml:space="preserve"> = 0.52, or </w:t>
      </w:r>
      <w:r w:rsidR="00951733" w:rsidRPr="00AE0F09">
        <w:rPr>
          <w:rFonts w:ascii="Times New Roman" w:hAnsi="Times New Roman" w:cs="Times New Roman"/>
          <w:i/>
          <w:sz w:val="24"/>
          <w:szCs w:val="24"/>
        </w:rPr>
        <w:t>r</w:t>
      </w:r>
      <w:r w:rsidR="00951733">
        <w:rPr>
          <w:rFonts w:ascii="Times New Roman" w:hAnsi="Times New Roman" w:cs="Times New Roman"/>
          <w:sz w:val="24"/>
          <w:szCs w:val="24"/>
        </w:rPr>
        <w:t xml:space="preserve"> = .25) </w:t>
      </w:r>
      <w:r w:rsidR="00361803">
        <w:rPr>
          <w:rFonts w:ascii="Times New Roman" w:hAnsi="Times New Roman" w:cs="Times New Roman"/>
          <w:sz w:val="24"/>
          <w:szCs w:val="24"/>
        </w:rPr>
        <w:t xml:space="preserve">observed by </w:t>
      </w:r>
      <w:r w:rsidR="00361803">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7605/OSF.IO/8JGCA", "author" : [ { "dropping-particle" : "", "family" : "Chester", "given" : "David", "non-dropping-particle" : "", "parse-names" : false, "suffix" : "" } ], "id" : "ITEM-1", "issued" : { "date-parts" : [ [ "2017" ] ] }, "publisher" : "PsyArXiv", "title" : "A Preregistered Validation Study of the Taylor Aggression Paradigm", "type" : "article-journal" }, "uris" : [ "http://www.mendeley.com/documents/?uuid=64e5d96b-080c-33b3-aaf7-918feffb47e2" ] } ], "mendeley" : { "formattedCitation" : "(Chester, 2017)", "manualFormatting" : "Chester (2017)", "plainTextFormattedCitation" : "(Chester, 2017)", "previouslyFormattedCitation" : "(Chester, 2017)" }, "properties" : {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 xml:space="preserve">Chester </w:t>
      </w:r>
      <w:r w:rsidR="00361803">
        <w:rPr>
          <w:rFonts w:ascii="Times New Roman" w:hAnsi="Times New Roman" w:cs="Times New Roman"/>
          <w:noProof/>
          <w:sz w:val="24"/>
          <w:szCs w:val="24"/>
        </w:rPr>
        <w:t>(</w:t>
      </w:r>
      <w:r w:rsidR="00361803" w:rsidRPr="00361803">
        <w:rPr>
          <w:rFonts w:ascii="Times New Roman" w:hAnsi="Times New Roman" w:cs="Times New Roman"/>
          <w:noProof/>
          <w:sz w:val="24"/>
          <w:szCs w:val="24"/>
        </w:rPr>
        <w:t>2017)</w:t>
      </w:r>
      <w:r w:rsidR="00361803">
        <w:rPr>
          <w:rFonts w:ascii="Times New Roman" w:hAnsi="Times New Roman" w:cs="Times New Roman"/>
          <w:sz w:val="24"/>
          <w:szCs w:val="24"/>
        </w:rPr>
        <w:fldChar w:fldCharType="end"/>
      </w:r>
      <w:r w:rsidR="00951733">
        <w:rPr>
          <w:rFonts w:ascii="Times New Roman" w:hAnsi="Times New Roman" w:cs="Times New Roman"/>
          <w:sz w:val="24"/>
          <w:szCs w:val="24"/>
        </w:rPr>
        <w:t>.</w:t>
      </w:r>
    </w:p>
    <w:p w14:paraId="1FE5001B" w14:textId="176EF3C8"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w:t>
      </w:r>
      <w:r w:rsidR="001F26CD">
        <w:rPr>
          <w:rFonts w:ascii="Times New Roman" w:hAnsi="Times New Roman" w:cs="Times New Roman"/>
          <w:sz w:val="24"/>
          <w:szCs w:val="24"/>
        </w:rPr>
        <w:lastRenderedPageBreak/>
        <w:t>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266AA1B6"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lot of data </w:t>
      </w:r>
      <w:r w:rsidR="004E18B2">
        <w:rPr>
          <w:rFonts w:ascii="Times New Roman" w:hAnsi="Times New Roman" w:cs="Times New Roman"/>
          <w:sz w:val="24"/>
          <w:szCs w:val="24"/>
        </w:rPr>
        <w:t xml:space="preserve">were </w:t>
      </w:r>
      <w:r>
        <w:rPr>
          <w:rFonts w:ascii="Times New Roman" w:hAnsi="Times New Roman" w:cs="Times New Roman"/>
          <w:sz w:val="24"/>
          <w:szCs w:val="24"/>
        </w:rPr>
        <w:t xml:space="preserve">discarded </w:t>
      </w:r>
      <w:r w:rsidR="00DC2236">
        <w:rPr>
          <w:rFonts w:ascii="Times New Roman" w:hAnsi="Times New Roman" w:cs="Times New Roman"/>
          <w:sz w:val="24"/>
          <w:szCs w:val="24"/>
        </w:rPr>
        <w:t>for failures of deception</w:t>
      </w:r>
      <w:r>
        <w:rPr>
          <w:rFonts w:ascii="Times New Roman" w:hAnsi="Times New Roman" w:cs="Times New Roman"/>
          <w:sz w:val="24"/>
          <w:szCs w:val="24"/>
        </w:rPr>
        <w:t xml:space="preserve">. Many participants indicated awaren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awareness </w:t>
      </w:r>
      <w:r w:rsidR="008820BA">
        <w:rPr>
          <w:rFonts w:ascii="Times New Roman" w:hAnsi="Times New Roman" w:cs="Times New Roman"/>
          <w:sz w:val="24"/>
          <w:szCs w:val="24"/>
        </w:rPr>
        <w:t>only 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conservative in our quality checks so as not to overstate the 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Summary</w:t>
      </w:r>
    </w:p>
    <w:p w14:paraId="557C99F1" w14:textId="458D6372"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dachi &amp; 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454C2947"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DA7487">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önekopp &amp; Watson, 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w:t>
      </w:r>
      <w:r w:rsidR="001A3C80">
        <w:rPr>
          <w:rFonts w:ascii="Times New Roman" w:hAnsi="Times New Roman" w:cs="Times New Roman"/>
          <w:sz w:val="24"/>
          <w:szCs w:val="24"/>
        </w:rPr>
        <w:t xml:space="preserve">o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5758A67F"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Violent-game manipulations, on their own, may reveal little about the causes of aggression. We recommend that laboratory studies of aggression return to basic 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w:t>
      </w:r>
      <w:r w:rsidR="006266BD">
        <w:rPr>
          <w:rFonts w:ascii="Times New Roman" w:hAnsi="Times New Roman" w:cs="Times New Roman"/>
          <w:sz w:val="24"/>
          <w:szCs w:val="24"/>
        </w:rPr>
        <w:t xml:space="preserve">stimulation of </w:t>
      </w:r>
      <w:r w:rsidR="00AE0F09">
        <w:rPr>
          <w:rFonts w:ascii="Times New Roman" w:hAnsi="Times New Roman" w:cs="Times New Roman"/>
          <w:sz w:val="24"/>
          <w:szCs w:val="24"/>
        </w:rPr>
        <w:t>aggression</w:t>
      </w:r>
      <w:r w:rsidR="006266BD">
        <w:rPr>
          <w:rFonts w:ascii="Times New Roman" w:hAnsi="Times New Roman" w:cs="Times New Roman"/>
          <w:sz w:val="24"/>
          <w:szCs w:val="24"/>
        </w:rPr>
        <w:t xml:space="preserve"> through more powerful and predictable manipulations</w:t>
      </w:r>
      <w:r>
        <w:rPr>
          <w:rFonts w:ascii="Times New Roman" w:hAnsi="Times New Roman" w:cs="Times New Roman"/>
          <w:sz w:val="24"/>
          <w:szCs w:val="24"/>
        </w:rPr>
        <w:t xml:space="preserve">, and </w:t>
      </w:r>
      <w:r w:rsidR="001A3C80">
        <w:rPr>
          <w:rFonts w:ascii="Times New Roman" w:hAnsi="Times New Roman" w:cs="Times New Roman"/>
          <w:sz w:val="24"/>
          <w:szCs w:val="24"/>
        </w:rPr>
        <w:t xml:space="preserve">establishment </w:t>
      </w:r>
      <w:r>
        <w:rPr>
          <w:rFonts w:ascii="Times New Roman" w:hAnsi="Times New Roman" w:cs="Times New Roman"/>
          <w:sz w:val="24"/>
          <w:szCs w:val="24"/>
        </w:rPr>
        <w:t>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9"/>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6BE21D4A" w14:textId="4E35D977" w:rsidR="00DA7487" w:rsidRPr="00DA7487" w:rsidRDefault="007B776A"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DA7487" w:rsidRPr="00DA7487">
        <w:rPr>
          <w:rFonts w:ascii="Times New Roman" w:hAnsi="Times New Roman" w:cs="Times New Roman"/>
          <w:noProof/>
          <w:sz w:val="24"/>
          <w:szCs w:val="24"/>
        </w:rPr>
        <w:t>Abenante, M. (2012). Brutal Doom. Retrieved from http://www.moddb.com/mods/brutal-doom</w:t>
      </w:r>
    </w:p>
    <w:p w14:paraId="5C8A9897"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DA7487">
        <w:rPr>
          <w:rFonts w:ascii="Times New Roman" w:hAnsi="Times New Roman" w:cs="Times New Roman"/>
          <w:i/>
          <w:iCs/>
          <w:noProof/>
          <w:sz w:val="24"/>
          <w:szCs w:val="24"/>
        </w:rPr>
        <w:t>Psychology of Violenc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w:t>
      </w:r>
      <w:r w:rsidRPr="00DA7487">
        <w:rPr>
          <w:rFonts w:ascii="Times New Roman" w:hAnsi="Times New Roman" w:cs="Times New Roman"/>
          <w:noProof/>
          <w:sz w:val="24"/>
          <w:szCs w:val="24"/>
        </w:rPr>
        <w:t>(4), 259–274. https://doi.org/10.1037/a0024908</w:t>
      </w:r>
    </w:p>
    <w:p w14:paraId="4C0CCAAC"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merican Academy of Pediatrics Council on Communications and Media. (2009). Media Violence. </w:t>
      </w:r>
      <w:r w:rsidRPr="00DA7487">
        <w:rPr>
          <w:rFonts w:ascii="Times New Roman" w:hAnsi="Times New Roman" w:cs="Times New Roman"/>
          <w:i/>
          <w:iCs/>
          <w:noProof/>
          <w:sz w:val="24"/>
          <w:szCs w:val="24"/>
        </w:rPr>
        <w:t>Pediatric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24</w:t>
      </w:r>
      <w:r w:rsidRPr="00DA7487">
        <w:rPr>
          <w:rFonts w:ascii="Times New Roman" w:hAnsi="Times New Roman" w:cs="Times New Roman"/>
          <w:noProof/>
          <w:sz w:val="24"/>
          <w:szCs w:val="24"/>
        </w:rPr>
        <w:t>(5), 1495–1503. https://doi.org/10.1542/peds.2009-2146</w:t>
      </w:r>
    </w:p>
    <w:p w14:paraId="21C7FEF4"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108CA1A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DA7487">
        <w:rPr>
          <w:rFonts w:ascii="Times New Roman" w:hAnsi="Times New Roman" w:cs="Times New Roman"/>
          <w:i/>
          <w:iCs/>
          <w:noProof/>
          <w:sz w:val="24"/>
          <w:szCs w:val="24"/>
        </w:rPr>
        <w:t>Journal of Experimental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5</w:t>
      </w:r>
      <w:r w:rsidRPr="00DA7487">
        <w:rPr>
          <w:rFonts w:ascii="Times New Roman" w:hAnsi="Times New Roman" w:cs="Times New Roman"/>
          <w:noProof/>
          <w:sz w:val="24"/>
          <w:szCs w:val="24"/>
        </w:rPr>
        <w:t>(4), 731–739. https://doi.org/10.1016/J.JESP.2009.04.019</w:t>
      </w:r>
    </w:p>
    <w:p w14:paraId="7E2209F5"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DA7487">
        <w:rPr>
          <w:rFonts w:ascii="Times New Roman" w:hAnsi="Times New Roman" w:cs="Times New Roman"/>
          <w:i/>
          <w:iCs/>
          <w:noProof/>
          <w:sz w:val="24"/>
          <w:szCs w:val="24"/>
        </w:rPr>
        <w:t>Advances in Experimental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6</w:t>
      </w:r>
      <w:r w:rsidRPr="00DA7487">
        <w:rPr>
          <w:rFonts w:ascii="Times New Roman" w:hAnsi="Times New Roman" w:cs="Times New Roman"/>
          <w:noProof/>
          <w:sz w:val="24"/>
          <w:szCs w:val="24"/>
        </w:rPr>
        <w:t>, 199–249. https://doi.org/10.1016/S0065-2601(04)36004-1</w:t>
      </w:r>
    </w:p>
    <w:p w14:paraId="7AE50618"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nderson, C. A., &amp; Dill, K. E. (2000). Video Games and Aggressive Thoughts, Feelings, and Behavior in the Laboratory and in Life. </w:t>
      </w:r>
      <w:r w:rsidRPr="00DA7487">
        <w:rPr>
          <w:rFonts w:ascii="Times New Roman" w:hAnsi="Times New Roman" w:cs="Times New Roman"/>
          <w:i/>
          <w:iCs/>
          <w:noProof/>
          <w:sz w:val="24"/>
          <w:szCs w:val="24"/>
        </w:rPr>
        <w:t>Journal of Personality and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78</w:t>
      </w:r>
      <w:r w:rsidRPr="00DA7487">
        <w:rPr>
          <w:rFonts w:ascii="Times New Roman" w:hAnsi="Times New Roman" w:cs="Times New Roman"/>
          <w:noProof/>
          <w:sz w:val="24"/>
          <w:szCs w:val="24"/>
        </w:rPr>
        <w:t>(4), 772–790. https://doi.org/10.1037//O022-3514.78.4.772</w:t>
      </w:r>
    </w:p>
    <w:p w14:paraId="3F27BDEE"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nderson, C. A., Gentile, D. A., &amp; Buckley, K. E. (2007). </w:t>
      </w:r>
      <w:r w:rsidRPr="00DA7487">
        <w:rPr>
          <w:rFonts w:ascii="Times New Roman" w:hAnsi="Times New Roman" w:cs="Times New Roman"/>
          <w:i/>
          <w:iCs/>
          <w:noProof/>
          <w:sz w:val="24"/>
          <w:szCs w:val="24"/>
        </w:rPr>
        <w:t xml:space="preserve">Violent video game effects on children </w:t>
      </w:r>
      <w:r w:rsidRPr="00DA7487">
        <w:rPr>
          <w:rFonts w:ascii="Times New Roman" w:hAnsi="Times New Roman" w:cs="Times New Roman"/>
          <w:i/>
          <w:iCs/>
          <w:noProof/>
          <w:sz w:val="24"/>
          <w:szCs w:val="24"/>
        </w:rPr>
        <w:lastRenderedPageBreak/>
        <w:t>and adolescents : theory, research, and public policy</w:t>
      </w:r>
      <w:r w:rsidRPr="00DA7487">
        <w:rPr>
          <w:rFonts w:ascii="Times New Roman" w:hAnsi="Times New Roman" w:cs="Times New Roman"/>
          <w:noProof/>
          <w:sz w:val="24"/>
          <w:szCs w:val="24"/>
        </w:rPr>
        <w:t>. Oxford University Press.</w:t>
      </w:r>
    </w:p>
    <w:p w14:paraId="72AE2CF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DA7487">
        <w:rPr>
          <w:rFonts w:ascii="Times New Roman" w:hAnsi="Times New Roman" w:cs="Times New Roman"/>
          <w:i/>
          <w:iCs/>
          <w:noProof/>
          <w:sz w:val="24"/>
          <w:szCs w:val="24"/>
        </w:rPr>
        <w:t>Psychological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36</w:t>
      </w:r>
      <w:r w:rsidRPr="00DA7487">
        <w:rPr>
          <w:rFonts w:ascii="Times New Roman" w:hAnsi="Times New Roman" w:cs="Times New Roman"/>
          <w:noProof/>
          <w:sz w:val="24"/>
          <w:szCs w:val="24"/>
        </w:rPr>
        <w:t>(2), 151–173. https://doi.org/10.1037/a0018251</w:t>
      </w:r>
    </w:p>
    <w:p w14:paraId="1F01352A"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Archer, J. (2009). Does sexual selection explain human sex differences in aggression? </w:t>
      </w:r>
      <w:r w:rsidRPr="00DA7487">
        <w:rPr>
          <w:rFonts w:ascii="Times New Roman" w:hAnsi="Times New Roman" w:cs="Times New Roman"/>
          <w:i/>
          <w:iCs/>
          <w:noProof/>
          <w:sz w:val="24"/>
          <w:szCs w:val="24"/>
        </w:rPr>
        <w:t>Behavioral and Brain Scienc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2</w:t>
      </w:r>
      <w:r w:rsidRPr="00DA7487">
        <w:rPr>
          <w:rFonts w:ascii="Times New Roman" w:hAnsi="Times New Roman" w:cs="Times New Roman"/>
          <w:noProof/>
          <w:sz w:val="24"/>
          <w:szCs w:val="24"/>
        </w:rPr>
        <w:t>(3–4), 249. https://doi.org/10.1017/S0140525X09990951</w:t>
      </w:r>
    </w:p>
    <w:p w14:paraId="0C614FC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DA7487">
        <w:rPr>
          <w:rFonts w:ascii="Times New Roman" w:hAnsi="Times New Roman" w:cs="Times New Roman"/>
          <w:i/>
          <w:iCs/>
          <w:noProof/>
          <w:sz w:val="24"/>
          <w:szCs w:val="24"/>
        </w:rPr>
        <w:t>Societi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w:t>
      </w:r>
      <w:r w:rsidRPr="00DA7487">
        <w:rPr>
          <w:rFonts w:ascii="Times New Roman" w:hAnsi="Times New Roman" w:cs="Times New Roman"/>
          <w:noProof/>
          <w:sz w:val="24"/>
          <w:szCs w:val="24"/>
        </w:rPr>
        <w:t>(4), 383–398. https://doi.org/10.3390/soc3040383</w:t>
      </w:r>
    </w:p>
    <w:p w14:paraId="0C3E054C"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Benderlioglu, Z., Sciulli, P. W., &amp; Nelson, R. J. (2004). Fluctuating asymmetry predicts human reactive aggression. </w:t>
      </w:r>
      <w:r w:rsidRPr="00DA7487">
        <w:rPr>
          <w:rFonts w:ascii="Times New Roman" w:hAnsi="Times New Roman" w:cs="Times New Roman"/>
          <w:i/>
          <w:iCs/>
          <w:noProof/>
          <w:sz w:val="24"/>
          <w:szCs w:val="24"/>
        </w:rPr>
        <w:t>American Journal of Human Bi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6</w:t>
      </w:r>
      <w:r w:rsidRPr="00DA7487">
        <w:rPr>
          <w:rFonts w:ascii="Times New Roman" w:hAnsi="Times New Roman" w:cs="Times New Roman"/>
          <w:noProof/>
          <w:sz w:val="24"/>
          <w:szCs w:val="24"/>
        </w:rPr>
        <w:t>(4), 458–469. https://doi.org/10.1002/ajhb.20047</w:t>
      </w:r>
    </w:p>
    <w:p w14:paraId="425DE81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Bushman, B. J., &amp; Anderson, C. A. (2002). Violent Video Games and Hostile Expectations: A Test of the General Aggression Model. </w:t>
      </w:r>
      <w:r w:rsidRPr="00DA7487">
        <w:rPr>
          <w:rFonts w:ascii="Times New Roman" w:hAnsi="Times New Roman" w:cs="Times New Roman"/>
          <w:i/>
          <w:iCs/>
          <w:noProof/>
          <w:sz w:val="24"/>
          <w:szCs w:val="24"/>
        </w:rPr>
        <w:t>Personality and Social Psychology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28</w:t>
      </w:r>
      <w:r w:rsidRPr="00DA7487">
        <w:rPr>
          <w:rFonts w:ascii="Times New Roman" w:hAnsi="Times New Roman" w:cs="Times New Roman"/>
          <w:noProof/>
          <w:sz w:val="24"/>
          <w:szCs w:val="24"/>
        </w:rPr>
        <w:t>(12), 1679–1686. https://doi.org/10.1177/014616702237649</w:t>
      </w:r>
    </w:p>
    <w:p w14:paraId="279D65AA"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DA7487">
        <w:rPr>
          <w:rFonts w:ascii="Times New Roman" w:hAnsi="Times New Roman" w:cs="Times New Roman"/>
          <w:i/>
          <w:iCs/>
          <w:noProof/>
          <w:sz w:val="24"/>
          <w:szCs w:val="24"/>
        </w:rPr>
        <w:t>Journal of Personality and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75</w:t>
      </w:r>
      <w:r w:rsidRPr="00DA7487">
        <w:rPr>
          <w:rFonts w:ascii="Times New Roman" w:hAnsi="Times New Roman" w:cs="Times New Roman"/>
          <w:noProof/>
          <w:sz w:val="24"/>
          <w:szCs w:val="24"/>
        </w:rPr>
        <w:t>(1), 219–229. https://doi.org/10.1037/0022-3514.75.1.219</w:t>
      </w:r>
    </w:p>
    <w:p w14:paraId="5C520425"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Campbell, A. (2006). Sex differences in direct aggression: What are the psychological </w:t>
      </w:r>
      <w:r w:rsidRPr="00DA7487">
        <w:rPr>
          <w:rFonts w:ascii="Times New Roman" w:hAnsi="Times New Roman" w:cs="Times New Roman"/>
          <w:noProof/>
          <w:sz w:val="24"/>
          <w:szCs w:val="24"/>
        </w:rPr>
        <w:lastRenderedPageBreak/>
        <w:t xml:space="preserve">mediators? </w:t>
      </w:r>
      <w:r w:rsidRPr="00DA7487">
        <w:rPr>
          <w:rFonts w:ascii="Times New Roman" w:hAnsi="Times New Roman" w:cs="Times New Roman"/>
          <w:i/>
          <w:iCs/>
          <w:noProof/>
          <w:sz w:val="24"/>
          <w:szCs w:val="24"/>
        </w:rPr>
        <w:t>Aggression and Violent Behavior</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1</w:t>
      </w:r>
      <w:r w:rsidRPr="00DA7487">
        <w:rPr>
          <w:rFonts w:ascii="Times New Roman" w:hAnsi="Times New Roman" w:cs="Times New Roman"/>
          <w:noProof/>
          <w:sz w:val="24"/>
          <w:szCs w:val="24"/>
        </w:rPr>
        <w:t>(3), 237–264. https://doi.org/10.1016/J.AVB.2005.09.002</w:t>
      </w:r>
    </w:p>
    <w:p w14:paraId="5175F407"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DA7487">
        <w:rPr>
          <w:rFonts w:ascii="Times New Roman" w:hAnsi="Times New Roman" w:cs="Times New Roman"/>
          <w:i/>
          <w:iCs/>
          <w:noProof/>
          <w:sz w:val="24"/>
          <w:szCs w:val="24"/>
        </w:rPr>
        <w:t>Psychological Scienc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6</w:t>
      </w:r>
      <w:r w:rsidRPr="00DA7487">
        <w:rPr>
          <w:rFonts w:ascii="Times New Roman" w:hAnsi="Times New Roman" w:cs="Times New Roman"/>
          <w:noProof/>
          <w:sz w:val="24"/>
          <w:szCs w:val="24"/>
        </w:rPr>
        <w:t>(11), 882–889. https://doi.org/10.1111/j.1467-9280.2005.01632.x</w:t>
      </w:r>
    </w:p>
    <w:p w14:paraId="351FA2A9"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Carré, J. M., McCormick, C. M., &amp; Hariri, A. R. (2011). The social neuroendocrinology of human aggression. </w:t>
      </w:r>
      <w:r w:rsidRPr="00DA7487">
        <w:rPr>
          <w:rFonts w:ascii="Times New Roman" w:hAnsi="Times New Roman" w:cs="Times New Roman"/>
          <w:i/>
          <w:iCs/>
          <w:noProof/>
          <w:sz w:val="24"/>
          <w:szCs w:val="24"/>
        </w:rPr>
        <w:t>Psychoneuroendocrin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6</w:t>
      </w:r>
      <w:r w:rsidRPr="00DA7487">
        <w:rPr>
          <w:rFonts w:ascii="Times New Roman" w:hAnsi="Times New Roman" w:cs="Times New Roman"/>
          <w:noProof/>
          <w:sz w:val="24"/>
          <w:szCs w:val="24"/>
        </w:rPr>
        <w:t>(7), 935–944. https://doi.org/10.1016/j.psyneuen.2011.02.001</w:t>
      </w:r>
    </w:p>
    <w:p w14:paraId="19AFF960"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Chester, D. (2017). A Preregistered Validation Study of the Taylor Aggression Paradigm. https://doi.org/10.17605/OSF.IO/8JGCA</w:t>
      </w:r>
    </w:p>
    <w:p w14:paraId="0EFE926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DA7487">
        <w:rPr>
          <w:rFonts w:ascii="Times New Roman" w:hAnsi="Times New Roman" w:cs="Times New Roman"/>
          <w:i/>
          <w:iCs/>
          <w:noProof/>
          <w:sz w:val="24"/>
          <w:szCs w:val="24"/>
        </w:rPr>
        <w:t>Hormones and Behavior</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7</w:t>
      </w:r>
      <w:r w:rsidRPr="00DA7487">
        <w:rPr>
          <w:rFonts w:ascii="Times New Roman" w:hAnsi="Times New Roman" w:cs="Times New Roman"/>
          <w:noProof/>
          <w:sz w:val="24"/>
          <w:szCs w:val="24"/>
        </w:rPr>
        <w:t>(2), 230–237. https://doi.org/10.1016/J.YHBEH.2004.10.006</w:t>
      </w:r>
    </w:p>
    <w:p w14:paraId="5743013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Dienes, Z. (2008). </w:t>
      </w:r>
      <w:r w:rsidRPr="00DA7487">
        <w:rPr>
          <w:rFonts w:ascii="Times New Roman" w:hAnsi="Times New Roman" w:cs="Times New Roman"/>
          <w:i/>
          <w:iCs/>
          <w:noProof/>
          <w:sz w:val="24"/>
          <w:szCs w:val="24"/>
        </w:rPr>
        <w:t>Understanding psychology as a science : an introduction to scientific and statistical inference</w:t>
      </w:r>
      <w:r w:rsidRPr="00DA7487">
        <w:rPr>
          <w:rFonts w:ascii="Times New Roman" w:hAnsi="Times New Roman" w:cs="Times New Roman"/>
          <w:noProof/>
          <w:sz w:val="24"/>
          <w:szCs w:val="24"/>
        </w:rPr>
        <w:t>. Palgrave Macmillan.</w:t>
      </w:r>
    </w:p>
    <w:p w14:paraId="40924A43"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Digital Café. (1996). Chex Quest. Retrieved from http://www.chexquest.org/index.php?action=downloads;cat=1</w:t>
      </w:r>
    </w:p>
    <w:p w14:paraId="4737B76B"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DA7487">
        <w:rPr>
          <w:rFonts w:ascii="Times New Roman" w:hAnsi="Times New Roman" w:cs="Times New Roman"/>
          <w:i/>
          <w:iCs/>
          <w:noProof/>
          <w:sz w:val="24"/>
          <w:szCs w:val="24"/>
        </w:rPr>
        <w:t>Psychology of Popular Media Cultur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w:t>
      </w:r>
      <w:r w:rsidRPr="00DA7487">
        <w:rPr>
          <w:rFonts w:ascii="Times New Roman" w:hAnsi="Times New Roman" w:cs="Times New Roman"/>
          <w:noProof/>
          <w:sz w:val="24"/>
          <w:szCs w:val="24"/>
        </w:rPr>
        <w:t xml:space="preserve">(2), 112–125. </w:t>
      </w:r>
      <w:r w:rsidRPr="00DA7487">
        <w:rPr>
          <w:rFonts w:ascii="Times New Roman" w:hAnsi="Times New Roman" w:cs="Times New Roman"/>
          <w:noProof/>
          <w:sz w:val="24"/>
          <w:szCs w:val="24"/>
        </w:rPr>
        <w:lastRenderedPageBreak/>
        <w:t>https://doi.org/10.1037/ppm0000010</w:t>
      </w:r>
    </w:p>
    <w:p w14:paraId="3F845DDC"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DA7487">
        <w:rPr>
          <w:rFonts w:ascii="Times New Roman" w:hAnsi="Times New Roman" w:cs="Times New Roman"/>
          <w:i/>
          <w:iCs/>
          <w:noProof/>
          <w:sz w:val="24"/>
          <w:szCs w:val="24"/>
        </w:rPr>
        <w:t>Psychological Assessment</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26</w:t>
      </w:r>
      <w:r w:rsidRPr="00DA7487">
        <w:rPr>
          <w:rFonts w:ascii="Times New Roman" w:hAnsi="Times New Roman" w:cs="Times New Roman"/>
          <w:noProof/>
          <w:sz w:val="24"/>
          <w:szCs w:val="24"/>
        </w:rPr>
        <w:t>(2), 419–432. https://doi.org/10.1037/a0035569</w:t>
      </w:r>
    </w:p>
    <w:p w14:paraId="5411A088"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Elson, M., &amp; Quandt, T. (2016). Digital Games in Laboratory Experiments: Controlling a Complex Stimulus Through Modding. </w:t>
      </w:r>
      <w:r w:rsidRPr="00DA7487">
        <w:rPr>
          <w:rFonts w:ascii="Times New Roman" w:hAnsi="Times New Roman" w:cs="Times New Roman"/>
          <w:i/>
          <w:iCs/>
          <w:noProof/>
          <w:sz w:val="24"/>
          <w:szCs w:val="24"/>
        </w:rPr>
        <w:t>Psychology of Popular Media Cultur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5</w:t>
      </w:r>
      <w:r w:rsidRPr="00DA7487">
        <w:rPr>
          <w:rFonts w:ascii="Times New Roman" w:hAnsi="Times New Roman" w:cs="Times New Roman"/>
          <w:noProof/>
          <w:sz w:val="24"/>
          <w:szCs w:val="24"/>
        </w:rPr>
        <w:t>(1), 52–65. https://doi.org/10.1037/ppm0000033</w:t>
      </w:r>
    </w:p>
    <w:p w14:paraId="4348528E"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DA7487">
        <w:rPr>
          <w:rFonts w:ascii="Times New Roman" w:hAnsi="Times New Roman" w:cs="Times New Roman"/>
          <w:i/>
          <w:iCs/>
          <w:noProof/>
          <w:sz w:val="24"/>
          <w:szCs w:val="24"/>
        </w:rPr>
        <w:t>Computers in Human Behavior</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5</w:t>
      </w:r>
      <w:r w:rsidRPr="00DA7487">
        <w:rPr>
          <w:rFonts w:ascii="Times New Roman" w:hAnsi="Times New Roman" w:cs="Times New Roman"/>
          <w:noProof/>
          <w:sz w:val="24"/>
          <w:szCs w:val="24"/>
        </w:rPr>
        <w:t>, 85–92. https://doi.org/10.1016/J.CHB.2014.11.089</w:t>
      </w:r>
    </w:p>
    <w:p w14:paraId="4893E08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DA7487">
        <w:rPr>
          <w:rFonts w:ascii="Times New Roman" w:hAnsi="Times New Roman" w:cs="Times New Roman"/>
          <w:i/>
          <w:iCs/>
          <w:noProof/>
          <w:sz w:val="24"/>
          <w:szCs w:val="24"/>
        </w:rPr>
        <w:t>Psychological Scienc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26</w:t>
      </w:r>
      <w:r w:rsidRPr="00DA7487">
        <w:rPr>
          <w:rFonts w:ascii="Times New Roman" w:hAnsi="Times New Roman" w:cs="Times New Roman"/>
          <w:noProof/>
          <w:sz w:val="24"/>
          <w:szCs w:val="24"/>
        </w:rPr>
        <w:t>(8), 1187–1200. https://doi.org/10.1177/0956797615583038</w:t>
      </w:r>
    </w:p>
    <w:p w14:paraId="6C1AB905"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DA7487">
        <w:rPr>
          <w:rFonts w:ascii="Times New Roman" w:hAnsi="Times New Roman" w:cs="Times New Roman"/>
          <w:i/>
          <w:iCs/>
          <w:noProof/>
          <w:sz w:val="24"/>
          <w:szCs w:val="24"/>
        </w:rPr>
        <w:t>Psychological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36</w:t>
      </w:r>
      <w:r w:rsidRPr="00DA7487">
        <w:rPr>
          <w:rFonts w:ascii="Times New Roman" w:hAnsi="Times New Roman" w:cs="Times New Roman"/>
          <w:noProof/>
          <w:sz w:val="24"/>
          <w:szCs w:val="24"/>
        </w:rPr>
        <w:t>(2), 174–178. https://doi.org/10.1037/a0018566</w:t>
      </w:r>
    </w:p>
    <w:p w14:paraId="5838E44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Greitemeyer, T., &amp; Mügge, D. O. (2014). Video Games Do Affect Social Outcomes. </w:t>
      </w:r>
      <w:r w:rsidRPr="00DA7487">
        <w:rPr>
          <w:rFonts w:ascii="Times New Roman" w:hAnsi="Times New Roman" w:cs="Times New Roman"/>
          <w:i/>
          <w:iCs/>
          <w:noProof/>
          <w:sz w:val="24"/>
          <w:szCs w:val="24"/>
        </w:rPr>
        <w:t xml:space="preserve">Personality </w:t>
      </w:r>
      <w:r w:rsidRPr="00DA7487">
        <w:rPr>
          <w:rFonts w:ascii="Times New Roman" w:hAnsi="Times New Roman" w:cs="Times New Roman"/>
          <w:i/>
          <w:iCs/>
          <w:noProof/>
          <w:sz w:val="24"/>
          <w:szCs w:val="24"/>
        </w:rPr>
        <w:lastRenderedPageBreak/>
        <w:t>and Social Psychology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0</w:t>
      </w:r>
      <w:r w:rsidRPr="00DA7487">
        <w:rPr>
          <w:rFonts w:ascii="Times New Roman" w:hAnsi="Times New Roman" w:cs="Times New Roman"/>
          <w:noProof/>
          <w:sz w:val="24"/>
          <w:szCs w:val="24"/>
        </w:rPr>
        <w:t>(5), 578–589. https://doi.org/10.1177/0146167213520459</w:t>
      </w:r>
    </w:p>
    <w:p w14:paraId="199B8F55"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Hagger, M. S., Chatzisarantis, N. L. D., Alberts, H., Anggono, C. O., Batailler, C., Birt, A. R., … Zwienenberg, M. (2016). A Multilab Preregistered Replication of the Ego-Depletion Effect. </w:t>
      </w:r>
      <w:r w:rsidRPr="00DA7487">
        <w:rPr>
          <w:rFonts w:ascii="Times New Roman" w:hAnsi="Times New Roman" w:cs="Times New Roman"/>
          <w:i/>
          <w:iCs/>
          <w:noProof/>
          <w:sz w:val="24"/>
          <w:szCs w:val="24"/>
        </w:rPr>
        <w:t>Perspectives on Psychological Scienc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1</w:t>
      </w:r>
      <w:r w:rsidRPr="00DA7487">
        <w:rPr>
          <w:rFonts w:ascii="Times New Roman" w:hAnsi="Times New Roman" w:cs="Times New Roman"/>
          <w:noProof/>
          <w:sz w:val="24"/>
          <w:szCs w:val="24"/>
        </w:rPr>
        <w:t>(4), 546–573. https://doi.org/10.1177/1745691616652873</w:t>
      </w:r>
    </w:p>
    <w:p w14:paraId="7FD6612E"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Hallgren, K. A. (2012). Computing Inter-Rater Reliability for Observational Data: An Overview and Tutorial. </w:t>
      </w:r>
      <w:r w:rsidRPr="00DA7487">
        <w:rPr>
          <w:rFonts w:ascii="Times New Roman" w:hAnsi="Times New Roman" w:cs="Times New Roman"/>
          <w:i/>
          <w:iCs/>
          <w:noProof/>
          <w:sz w:val="24"/>
          <w:szCs w:val="24"/>
        </w:rPr>
        <w:t>Tutorials in Quantitative Methods for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8</w:t>
      </w:r>
      <w:r w:rsidRPr="00DA7487">
        <w:rPr>
          <w:rFonts w:ascii="Times New Roman" w:hAnsi="Times New Roman" w:cs="Times New Roman"/>
          <w:noProof/>
          <w:sz w:val="24"/>
          <w:szCs w:val="24"/>
        </w:rPr>
        <w:t>(1), 23–34. Retrieved from http://www.ncbi.nlm.nih.gov/pubmed/22833776</w:t>
      </w:r>
    </w:p>
    <w:p w14:paraId="5E5B0F7B"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Hilgard, J., Engelhardt, C. R., Bartholow, B. D., &amp; Rouder, J. N. (2017). How much evidence is p &lt; .05? Stimulus pre-testing and null primary outcomes in violent video games research. </w:t>
      </w:r>
      <w:r w:rsidRPr="00DA7487">
        <w:rPr>
          <w:rFonts w:ascii="Times New Roman" w:hAnsi="Times New Roman" w:cs="Times New Roman"/>
          <w:i/>
          <w:iCs/>
          <w:noProof/>
          <w:sz w:val="24"/>
          <w:szCs w:val="24"/>
        </w:rPr>
        <w:t>Psychology of Popular Media Culture</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6</w:t>
      </w:r>
      <w:r w:rsidRPr="00DA7487">
        <w:rPr>
          <w:rFonts w:ascii="Times New Roman" w:hAnsi="Times New Roman" w:cs="Times New Roman"/>
          <w:noProof/>
          <w:sz w:val="24"/>
          <w:szCs w:val="24"/>
        </w:rPr>
        <w:t>(4), 361–380. https://doi.org/10.1037/ppm0000102</w:t>
      </w:r>
    </w:p>
    <w:p w14:paraId="666DBF91"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DA7487">
        <w:rPr>
          <w:rFonts w:ascii="Times New Roman" w:hAnsi="Times New Roman" w:cs="Times New Roman"/>
          <w:i/>
          <w:iCs/>
          <w:noProof/>
          <w:sz w:val="24"/>
          <w:szCs w:val="24"/>
        </w:rPr>
        <w:t>Psychological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43</w:t>
      </w:r>
      <w:r w:rsidRPr="00DA7487">
        <w:rPr>
          <w:rFonts w:ascii="Times New Roman" w:hAnsi="Times New Roman" w:cs="Times New Roman"/>
          <w:noProof/>
          <w:sz w:val="24"/>
          <w:szCs w:val="24"/>
        </w:rPr>
        <w:t>(7), 757–774. https://doi.org/10.1037/bul0000074</w:t>
      </w:r>
    </w:p>
    <w:p w14:paraId="1B5B0E5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Hönekopp, J., &amp; Watson, S. (2011). Meta-analysis of the relationship between digit-ratio 2D:4D and aggression. </w:t>
      </w:r>
      <w:r w:rsidRPr="00DA7487">
        <w:rPr>
          <w:rFonts w:ascii="Times New Roman" w:hAnsi="Times New Roman" w:cs="Times New Roman"/>
          <w:i/>
          <w:iCs/>
          <w:noProof/>
          <w:sz w:val="24"/>
          <w:szCs w:val="24"/>
        </w:rPr>
        <w:t>Personality and Individual Differenc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51</w:t>
      </w:r>
      <w:r w:rsidRPr="00DA7487">
        <w:rPr>
          <w:rFonts w:ascii="Times New Roman" w:hAnsi="Times New Roman" w:cs="Times New Roman"/>
          <w:noProof/>
          <w:sz w:val="24"/>
          <w:szCs w:val="24"/>
        </w:rPr>
        <w:t>(4), 381–386. https://doi.org/10.1016/J.PAID.2010.05.003</w:t>
      </w:r>
    </w:p>
    <w:p w14:paraId="0F430D2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iD Software. (1994). Doom II. Rockville, MD: ZeniMax Media.</w:t>
      </w:r>
    </w:p>
    <w:p w14:paraId="1A5D802B"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Judd, S. (2011). SLADE 3. Retrieved from http://slade.mancubus.net/index.php?page=downloads/</w:t>
      </w:r>
    </w:p>
    <w:p w14:paraId="100ABF0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lastRenderedPageBreak/>
        <w:t xml:space="preserve">Kepes, S., Bushman, B. J., &amp; Anderson, C. A. (2017). Violent video game effects remain a societal concern: Reply to Hilgard, Engelhardt, and Rouder (2017). </w:t>
      </w:r>
      <w:r w:rsidRPr="00DA7487">
        <w:rPr>
          <w:rFonts w:ascii="Times New Roman" w:hAnsi="Times New Roman" w:cs="Times New Roman"/>
          <w:i/>
          <w:iCs/>
          <w:noProof/>
          <w:sz w:val="24"/>
          <w:szCs w:val="24"/>
        </w:rPr>
        <w:t>Psychological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43</w:t>
      </w:r>
      <w:r w:rsidRPr="00DA7487">
        <w:rPr>
          <w:rFonts w:ascii="Times New Roman" w:hAnsi="Times New Roman" w:cs="Times New Roman"/>
          <w:noProof/>
          <w:sz w:val="24"/>
          <w:szCs w:val="24"/>
        </w:rPr>
        <w:t>(7), 775–782. https://doi.org/10.1037/bul0000112</w:t>
      </w:r>
    </w:p>
    <w:p w14:paraId="074F1503"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Lutchmaya, S., Baron-Cohen, S., Raggatt, P., Knickmeyer, R., &amp; Manning, J. T. (2004). 2nd to 4th digit ratios, fetal testosterone and estradiol. </w:t>
      </w:r>
      <w:r w:rsidRPr="00DA7487">
        <w:rPr>
          <w:rFonts w:ascii="Times New Roman" w:hAnsi="Times New Roman" w:cs="Times New Roman"/>
          <w:i/>
          <w:iCs/>
          <w:noProof/>
          <w:sz w:val="24"/>
          <w:szCs w:val="24"/>
        </w:rPr>
        <w:t>Early Human Development</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77</w:t>
      </w:r>
      <w:r w:rsidRPr="00DA7487">
        <w:rPr>
          <w:rFonts w:ascii="Times New Roman" w:hAnsi="Times New Roman" w:cs="Times New Roman"/>
          <w:noProof/>
          <w:sz w:val="24"/>
          <w:szCs w:val="24"/>
        </w:rPr>
        <w:t>(1–2), 23–28. https://doi.org/10.1016/J.EARLHUMDEV.2003.12.002</w:t>
      </w:r>
    </w:p>
    <w:p w14:paraId="7FE5C0AB"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anning, J. T., Bundred, P. E., Newton, D. J., &amp; Flanagan, B. F. (2003). The second to fourth digit ratio and variation in the androgen receptor gene. </w:t>
      </w:r>
      <w:r w:rsidRPr="00DA7487">
        <w:rPr>
          <w:rFonts w:ascii="Times New Roman" w:hAnsi="Times New Roman" w:cs="Times New Roman"/>
          <w:i/>
          <w:iCs/>
          <w:noProof/>
          <w:sz w:val="24"/>
          <w:szCs w:val="24"/>
        </w:rPr>
        <w:t>Evolution and Human Behavior</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24</w:t>
      </w:r>
      <w:r w:rsidRPr="00DA7487">
        <w:rPr>
          <w:rFonts w:ascii="Times New Roman" w:hAnsi="Times New Roman" w:cs="Times New Roman"/>
          <w:noProof/>
          <w:sz w:val="24"/>
          <w:szCs w:val="24"/>
        </w:rPr>
        <w:t>(6), 399–405. https://doi.org/10.1016/S1090-5138(03)00052-7</w:t>
      </w:r>
    </w:p>
    <w:p w14:paraId="2C1D633F"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DA7487">
        <w:rPr>
          <w:rFonts w:ascii="Times New Roman" w:hAnsi="Times New Roman" w:cs="Times New Roman"/>
          <w:i/>
          <w:iCs/>
          <w:noProof/>
          <w:sz w:val="24"/>
          <w:szCs w:val="24"/>
        </w:rPr>
        <w:t>Human Reproductio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3</w:t>
      </w:r>
      <w:r w:rsidRPr="00DA7487">
        <w:rPr>
          <w:rFonts w:ascii="Times New Roman" w:hAnsi="Times New Roman" w:cs="Times New Roman"/>
          <w:noProof/>
          <w:sz w:val="24"/>
          <w:szCs w:val="24"/>
        </w:rPr>
        <w:t>(11), 3000–3004. https://doi.org/10.1093/humrep/13.11.3000</w:t>
      </w:r>
    </w:p>
    <w:p w14:paraId="7E753CC7"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cGraw, K. O., &amp; Wong, S. P. (1996). Forming inferences about some intraclass correlation coefficients. </w:t>
      </w:r>
      <w:r w:rsidRPr="00DA7487">
        <w:rPr>
          <w:rFonts w:ascii="Times New Roman" w:hAnsi="Times New Roman" w:cs="Times New Roman"/>
          <w:i/>
          <w:iCs/>
          <w:noProof/>
          <w:sz w:val="24"/>
          <w:szCs w:val="24"/>
        </w:rPr>
        <w:t>Psychological Method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w:t>
      </w:r>
      <w:r w:rsidRPr="00DA7487">
        <w:rPr>
          <w:rFonts w:ascii="Times New Roman" w:hAnsi="Times New Roman" w:cs="Times New Roman"/>
          <w:noProof/>
          <w:sz w:val="24"/>
          <w:szCs w:val="24"/>
        </w:rPr>
        <w:t>(1), 30–46. https://doi.org/10.1037/1082-989X.1.1.30</w:t>
      </w:r>
    </w:p>
    <w:p w14:paraId="72A996C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DA7487">
        <w:rPr>
          <w:rFonts w:ascii="Times New Roman" w:hAnsi="Times New Roman" w:cs="Times New Roman"/>
          <w:i/>
          <w:iCs/>
          <w:noProof/>
          <w:sz w:val="24"/>
          <w:szCs w:val="24"/>
        </w:rPr>
        <w:t>Personality and Individual Differenc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2</w:t>
      </w:r>
      <w:r w:rsidRPr="00DA7487">
        <w:rPr>
          <w:rFonts w:ascii="Times New Roman" w:hAnsi="Times New Roman" w:cs="Times New Roman"/>
          <w:noProof/>
          <w:sz w:val="24"/>
          <w:szCs w:val="24"/>
        </w:rPr>
        <w:t>(4), 755–764. https://doi.org/10.1016/J.PAID.2006.08.009</w:t>
      </w:r>
    </w:p>
    <w:p w14:paraId="6F0A2D20"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DA7487">
        <w:rPr>
          <w:rFonts w:ascii="Times New Roman" w:hAnsi="Times New Roman" w:cs="Times New Roman"/>
          <w:i/>
          <w:iCs/>
          <w:noProof/>
          <w:sz w:val="24"/>
          <w:szCs w:val="24"/>
        </w:rPr>
        <w:lastRenderedPageBreak/>
        <w:t>Personality and Individual Differenc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51</w:t>
      </w:r>
      <w:r w:rsidRPr="00DA7487">
        <w:rPr>
          <w:rFonts w:ascii="Times New Roman" w:hAnsi="Times New Roman" w:cs="Times New Roman"/>
          <w:noProof/>
          <w:sz w:val="24"/>
          <w:szCs w:val="24"/>
        </w:rPr>
        <w:t>(4), 397–401. Retrieved from http://www.sciencedirect.com/science/article/pii/S0191886910001996</w:t>
      </w:r>
    </w:p>
    <w:p w14:paraId="747226EC"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illet, K., &amp; Dewitte, S. (2007). Digit ratio (2D:4D) moderates the impact of an aggressive music video on aggression. </w:t>
      </w:r>
      <w:r w:rsidRPr="00DA7487">
        <w:rPr>
          <w:rFonts w:ascii="Times New Roman" w:hAnsi="Times New Roman" w:cs="Times New Roman"/>
          <w:i/>
          <w:iCs/>
          <w:noProof/>
          <w:sz w:val="24"/>
          <w:szCs w:val="24"/>
        </w:rPr>
        <w:t>Personality and Individual Difference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3</w:t>
      </w:r>
      <w:r w:rsidRPr="00DA7487">
        <w:rPr>
          <w:rFonts w:ascii="Times New Roman" w:hAnsi="Times New Roman" w:cs="Times New Roman"/>
          <w:noProof/>
          <w:sz w:val="24"/>
          <w:szCs w:val="24"/>
        </w:rPr>
        <w:t>(2), 289–294. https://doi.org/10.1016/J.PAID.2006.11.024</w:t>
      </w:r>
    </w:p>
    <w:p w14:paraId="5A4C2724"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DA7487">
        <w:rPr>
          <w:rFonts w:ascii="Times New Roman" w:hAnsi="Times New Roman" w:cs="Times New Roman"/>
          <w:i/>
          <w:iCs/>
          <w:noProof/>
          <w:sz w:val="24"/>
          <w:szCs w:val="24"/>
        </w:rPr>
        <w:t>British Journal of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00</w:t>
      </w:r>
      <w:r w:rsidRPr="00DA7487">
        <w:rPr>
          <w:rFonts w:ascii="Times New Roman" w:hAnsi="Times New Roman" w:cs="Times New Roman"/>
          <w:noProof/>
          <w:sz w:val="24"/>
          <w:szCs w:val="24"/>
        </w:rPr>
        <w:t>(1), 151–162. https://doi.org/10.1348/000712608X324359</w:t>
      </w:r>
    </w:p>
    <w:p w14:paraId="3686703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DA7487">
        <w:rPr>
          <w:rFonts w:ascii="Times New Roman" w:hAnsi="Times New Roman" w:cs="Times New Roman"/>
          <w:i/>
          <w:iCs/>
          <w:noProof/>
          <w:sz w:val="24"/>
          <w:szCs w:val="24"/>
        </w:rPr>
        <w:t>General and Comparative Endocrin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65</w:t>
      </w:r>
      <w:r w:rsidRPr="00DA7487">
        <w:rPr>
          <w:rFonts w:ascii="Times New Roman" w:hAnsi="Times New Roman" w:cs="Times New Roman"/>
          <w:noProof/>
          <w:sz w:val="24"/>
          <w:szCs w:val="24"/>
        </w:rPr>
        <w:t>(2), 225–232. https://doi.org/10.1016/0016-6480(87)90170-5</w:t>
      </w:r>
    </w:p>
    <w:p w14:paraId="5E8BA32E"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Morey, R. D., &amp; Rouder, J. N. (2015). BayesFactor: Computation of Bayes Factors for Common Designs.</w:t>
      </w:r>
    </w:p>
    <w:p w14:paraId="2DFFF434"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DA7487">
        <w:rPr>
          <w:rFonts w:ascii="Times New Roman" w:hAnsi="Times New Roman" w:cs="Times New Roman"/>
          <w:i/>
          <w:iCs/>
          <w:noProof/>
          <w:sz w:val="24"/>
          <w:szCs w:val="24"/>
        </w:rPr>
        <w:t>Personality and Social Psychology Bulletin</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4</w:t>
      </w:r>
      <w:r w:rsidRPr="00DA7487">
        <w:rPr>
          <w:rFonts w:ascii="Times New Roman" w:hAnsi="Times New Roman" w:cs="Times New Roman"/>
          <w:noProof/>
          <w:sz w:val="24"/>
          <w:szCs w:val="24"/>
        </w:rPr>
        <w:t>(10), 1382–1395. https://doi.org/10.1177/0146167208321268</w:t>
      </w:r>
    </w:p>
    <w:p w14:paraId="4F483639"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Pedersen, W. C., Denson, T. F., Goss, R. J., Vasquez, E. A., Kelley, N. J., &amp; Miller, N. (2011). The impact of rumination on aggressive thoughts, feelings, arousal, and behaviour. </w:t>
      </w:r>
      <w:r w:rsidRPr="00DA7487">
        <w:rPr>
          <w:rFonts w:ascii="Times New Roman" w:hAnsi="Times New Roman" w:cs="Times New Roman"/>
          <w:i/>
          <w:iCs/>
          <w:noProof/>
          <w:sz w:val="24"/>
          <w:szCs w:val="24"/>
        </w:rPr>
        <w:t>British Journal of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50</w:t>
      </w:r>
      <w:r w:rsidRPr="00DA7487">
        <w:rPr>
          <w:rFonts w:ascii="Times New Roman" w:hAnsi="Times New Roman" w:cs="Times New Roman"/>
          <w:noProof/>
          <w:sz w:val="24"/>
          <w:szCs w:val="24"/>
        </w:rPr>
        <w:t>(2), 281–301. https://doi.org/10.1348/014466610X515696</w:t>
      </w:r>
    </w:p>
    <w:p w14:paraId="2054FF8D"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lastRenderedPageBreak/>
        <w:t xml:space="preserve">Phelps, V. R. (1952). Relative index finger length as a sex-influenced trait in man. </w:t>
      </w:r>
      <w:r w:rsidRPr="00DA7487">
        <w:rPr>
          <w:rFonts w:ascii="Times New Roman" w:hAnsi="Times New Roman" w:cs="Times New Roman"/>
          <w:i/>
          <w:iCs/>
          <w:noProof/>
          <w:sz w:val="24"/>
          <w:szCs w:val="24"/>
        </w:rPr>
        <w:t>American Journal of Human Genetics</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4</w:t>
      </w:r>
      <w:r w:rsidRPr="00DA7487">
        <w:rPr>
          <w:rFonts w:ascii="Times New Roman" w:hAnsi="Times New Roman" w:cs="Times New Roman"/>
          <w:noProof/>
          <w:sz w:val="24"/>
          <w:szCs w:val="24"/>
        </w:rPr>
        <w:t>(2), 72–89. Retrieved from http://www.ncbi.nlm.nih.gov/pubmed/14943709</w:t>
      </w:r>
    </w:p>
    <w:p w14:paraId="77DC8BB3"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DA7487">
        <w:rPr>
          <w:rFonts w:ascii="Times New Roman" w:hAnsi="Times New Roman" w:cs="Times New Roman"/>
          <w:i/>
          <w:iCs/>
          <w:noProof/>
          <w:sz w:val="24"/>
          <w:szCs w:val="24"/>
        </w:rPr>
        <w:t>Journal of Personality and Social Psychology</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106</w:t>
      </w:r>
      <w:r w:rsidRPr="00DA7487">
        <w:rPr>
          <w:rFonts w:ascii="Times New Roman" w:hAnsi="Times New Roman" w:cs="Times New Roman"/>
          <w:noProof/>
          <w:sz w:val="24"/>
          <w:szCs w:val="24"/>
        </w:rPr>
        <w:t>(3), 441–457. https://doi.org/10.1037/a0034820</w:t>
      </w:r>
    </w:p>
    <w:p w14:paraId="62E85D2B"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Revelle, W. (2017). psych: Procedures for Personality and Psychological Research. Evanston, Illinois: Northwestern University.</w:t>
      </w:r>
    </w:p>
    <w:p w14:paraId="074B204D"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DA7487">
        <w:rPr>
          <w:rFonts w:ascii="Times New Roman" w:hAnsi="Times New Roman" w:cs="Times New Roman"/>
          <w:i/>
          <w:iCs/>
          <w:noProof/>
          <w:sz w:val="24"/>
          <w:szCs w:val="24"/>
        </w:rPr>
        <w:t>Human aggression and violence: Causes, manifestations, and consequences</w:t>
      </w:r>
      <w:r w:rsidRPr="00DA7487">
        <w:rPr>
          <w:rFonts w:ascii="Times New Roman" w:hAnsi="Times New Roman" w:cs="Times New Roman"/>
          <w:noProof/>
          <w:sz w:val="24"/>
          <w:szCs w:val="24"/>
        </w:rPr>
        <w:t>. American Psychological Association.</w:t>
      </w:r>
    </w:p>
    <w:p w14:paraId="6822F01A"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The GIMP Team. (n.d.). GNU Image Manipulation Program. Retrieved from www.gimp.org</w:t>
      </w:r>
    </w:p>
    <w:p w14:paraId="1F621640"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vd Heiden, P. (2012). Doom Builder 2. Retrieved from http://www.doombuilder.com</w:t>
      </w:r>
    </w:p>
    <w:p w14:paraId="10FC51F2"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szCs w:val="24"/>
        </w:rPr>
      </w:pPr>
      <w:r w:rsidRPr="00DA7487">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DA7487">
        <w:rPr>
          <w:rFonts w:ascii="Times New Roman" w:hAnsi="Times New Roman" w:cs="Times New Roman"/>
          <w:i/>
          <w:iCs/>
          <w:noProof/>
          <w:sz w:val="24"/>
          <w:szCs w:val="24"/>
        </w:rPr>
        <w:t>Evolution and Human Behavior</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35</w:t>
      </w:r>
      <w:r w:rsidRPr="00DA7487">
        <w:rPr>
          <w:rFonts w:ascii="Times New Roman" w:hAnsi="Times New Roman" w:cs="Times New Roman"/>
          <w:noProof/>
          <w:sz w:val="24"/>
          <w:szCs w:val="24"/>
        </w:rPr>
        <w:t>(5), 430–437. https://doi.org/10.1016/J.EVOLHUMBEHAV.2014.05.009</w:t>
      </w:r>
    </w:p>
    <w:p w14:paraId="3AE06956" w14:textId="77777777" w:rsidR="00DA7487" w:rsidRPr="00DA7487" w:rsidRDefault="00DA7487" w:rsidP="00DA7487">
      <w:pPr>
        <w:widowControl w:val="0"/>
        <w:autoSpaceDE w:val="0"/>
        <w:autoSpaceDN w:val="0"/>
        <w:adjustRightInd w:val="0"/>
        <w:spacing w:line="480" w:lineRule="auto"/>
        <w:ind w:left="480" w:hanging="480"/>
        <w:rPr>
          <w:rFonts w:ascii="Times New Roman" w:hAnsi="Times New Roman" w:cs="Times New Roman"/>
          <w:noProof/>
          <w:sz w:val="24"/>
        </w:rPr>
      </w:pPr>
      <w:r w:rsidRPr="00DA7487">
        <w:rPr>
          <w:rFonts w:ascii="Times New Roman" w:hAnsi="Times New Roman" w:cs="Times New Roman"/>
          <w:noProof/>
          <w:sz w:val="24"/>
          <w:szCs w:val="24"/>
        </w:rPr>
        <w:t xml:space="preserve">Wingfield, J., Ball, G., Dufty, A., Hegner, R., &amp; Ramenofsky, M. (1987). Testosterone and aggression in birds. </w:t>
      </w:r>
      <w:r w:rsidRPr="00DA7487">
        <w:rPr>
          <w:rFonts w:ascii="Times New Roman" w:hAnsi="Times New Roman" w:cs="Times New Roman"/>
          <w:i/>
          <w:iCs/>
          <w:noProof/>
          <w:sz w:val="24"/>
          <w:szCs w:val="24"/>
        </w:rPr>
        <w:t>American Scientist</w:t>
      </w:r>
      <w:r w:rsidRPr="00DA7487">
        <w:rPr>
          <w:rFonts w:ascii="Times New Roman" w:hAnsi="Times New Roman" w:cs="Times New Roman"/>
          <w:noProof/>
          <w:sz w:val="24"/>
          <w:szCs w:val="24"/>
        </w:rPr>
        <w:t xml:space="preserve">, </w:t>
      </w:r>
      <w:r w:rsidRPr="00DA7487">
        <w:rPr>
          <w:rFonts w:ascii="Times New Roman" w:hAnsi="Times New Roman" w:cs="Times New Roman"/>
          <w:i/>
          <w:iCs/>
          <w:noProof/>
          <w:sz w:val="24"/>
          <w:szCs w:val="24"/>
        </w:rPr>
        <w:t>75</w:t>
      </w:r>
      <w:r w:rsidRPr="00DA7487">
        <w:rPr>
          <w:rFonts w:ascii="Times New Roman" w:hAnsi="Times New Roman" w:cs="Times New Roman"/>
          <w:noProof/>
          <w:sz w:val="24"/>
          <w:szCs w:val="24"/>
        </w:rPr>
        <w:t>(6), 602–608. Retrieved from http://www.jstor.org/stable/27854889</w:t>
      </w:r>
    </w:p>
    <w:p w14:paraId="3F5A5308" w14:textId="2F23871B" w:rsidR="00CD0FF5" w:rsidRPr="00477D89" w:rsidRDefault="007B776A" w:rsidP="00DA748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4351" w:type="dxa"/>
        <w:tblInd w:w="93" w:type="dxa"/>
        <w:tblLook w:val="04A0" w:firstRow="1" w:lastRow="0" w:firstColumn="1" w:lastColumn="0" w:noHBand="0" w:noVBand="1"/>
      </w:tblPr>
      <w:tblGrid>
        <w:gridCol w:w="1283"/>
        <w:gridCol w:w="1476"/>
        <w:gridCol w:w="836"/>
        <w:gridCol w:w="756"/>
      </w:tblGrid>
      <w:tr w:rsidR="00715C48" w:rsidRPr="00715C48" w14:paraId="7F55BE66" w14:textId="77777777" w:rsidTr="00D875B2">
        <w:trPr>
          <w:trHeight w:val="300"/>
        </w:trPr>
        <w:tc>
          <w:tcPr>
            <w:tcW w:w="1283" w:type="dxa"/>
            <w:tcBorders>
              <w:top w:val="nil"/>
              <w:left w:val="nil"/>
              <w:bottom w:val="nil"/>
              <w:right w:val="nil"/>
            </w:tcBorders>
            <w:shd w:val="clear" w:color="auto" w:fill="auto"/>
            <w:noWrap/>
            <w:vAlign w:val="bottom"/>
            <w:hideMark/>
          </w:tcPr>
          <w:p w14:paraId="23CCB4C8" w14:textId="6874E3C3" w:rsidR="00715C48" w:rsidRPr="0044628B" w:rsidRDefault="00715C48" w:rsidP="00715C48">
            <w:pPr>
              <w:spacing w:after="0" w:line="240" w:lineRule="auto"/>
              <w:rPr>
                <w:rFonts w:ascii="Times New Roman" w:eastAsia="Times New Roman" w:hAnsi="Times New Roman" w:cs="Times New Roman"/>
                <w:color w:val="000000"/>
                <w:sz w:val="24"/>
                <w:szCs w:val="24"/>
              </w:rPr>
            </w:pPr>
          </w:p>
        </w:tc>
        <w:tc>
          <w:tcPr>
            <w:tcW w:w="1476" w:type="dxa"/>
            <w:tcBorders>
              <w:top w:val="nil"/>
              <w:left w:val="nil"/>
              <w:bottom w:val="nil"/>
              <w:right w:val="nil"/>
            </w:tcBorders>
            <w:shd w:val="clear" w:color="auto" w:fill="auto"/>
            <w:noWrap/>
            <w:vAlign w:val="bottom"/>
            <w:hideMark/>
          </w:tcPr>
          <w:p w14:paraId="7F403465" w14:textId="77777777" w:rsidR="00715C48" w:rsidRPr="0044628B" w:rsidRDefault="00715C48"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5D26FB6E" w14:textId="77777777" w:rsidR="00715C48" w:rsidRPr="0044628B" w:rsidRDefault="00715C48" w:rsidP="00715C48">
            <w:pPr>
              <w:spacing w:after="0" w:line="240" w:lineRule="auto"/>
              <w:jc w:val="right"/>
              <w:rPr>
                <w:rFonts w:ascii="Times New Roman" w:eastAsia="Times New Roman" w:hAnsi="Times New Roman" w:cs="Times New Roman"/>
                <w:i/>
                <w:iCs/>
                <w:color w:val="000000"/>
                <w:sz w:val="24"/>
                <w:szCs w:val="24"/>
              </w:rPr>
            </w:pPr>
            <w:r w:rsidRPr="0044628B">
              <w:rPr>
                <w:rFonts w:ascii="Times New Roman" w:eastAsia="Times New Roman" w:hAnsi="Times New Roman" w:cs="Times New Roman"/>
                <w:i/>
                <w:iCs/>
                <w:color w:val="000000"/>
                <w:sz w:val="24"/>
                <w:szCs w:val="24"/>
              </w:rPr>
              <w:t>t</w:t>
            </w:r>
          </w:p>
        </w:tc>
        <w:tc>
          <w:tcPr>
            <w:tcW w:w="756" w:type="dxa"/>
            <w:tcBorders>
              <w:top w:val="nil"/>
              <w:left w:val="nil"/>
              <w:bottom w:val="nil"/>
              <w:right w:val="nil"/>
            </w:tcBorders>
            <w:shd w:val="clear" w:color="auto" w:fill="auto"/>
            <w:noWrap/>
            <w:vAlign w:val="bottom"/>
            <w:hideMark/>
          </w:tcPr>
          <w:p w14:paraId="3B8884A7" w14:textId="77777777" w:rsidR="00715C48" w:rsidRPr="0044628B" w:rsidRDefault="00715C48" w:rsidP="00715C48">
            <w:pPr>
              <w:spacing w:after="0" w:line="240" w:lineRule="auto"/>
              <w:jc w:val="right"/>
              <w:rPr>
                <w:rFonts w:ascii="Times New Roman" w:eastAsia="Times New Roman" w:hAnsi="Times New Roman" w:cs="Times New Roman"/>
                <w:i/>
                <w:iCs/>
                <w:color w:val="000000"/>
                <w:sz w:val="24"/>
                <w:szCs w:val="24"/>
              </w:rPr>
            </w:pPr>
            <w:r w:rsidRPr="0044628B">
              <w:rPr>
                <w:rFonts w:ascii="Times New Roman" w:eastAsia="Times New Roman" w:hAnsi="Times New Roman" w:cs="Times New Roman"/>
                <w:i/>
                <w:iCs/>
                <w:color w:val="000000"/>
                <w:sz w:val="24"/>
                <w:szCs w:val="24"/>
              </w:rPr>
              <w:t>p</w:t>
            </w:r>
          </w:p>
        </w:tc>
      </w:tr>
      <w:tr w:rsidR="004B61E0" w:rsidRPr="00715C48" w14:paraId="4FB26029" w14:textId="77777777" w:rsidTr="00D875B2">
        <w:trPr>
          <w:trHeight w:val="300"/>
        </w:trPr>
        <w:tc>
          <w:tcPr>
            <w:tcW w:w="1283" w:type="dxa"/>
            <w:tcBorders>
              <w:top w:val="nil"/>
              <w:left w:val="nil"/>
              <w:bottom w:val="nil"/>
              <w:right w:val="nil"/>
            </w:tcBorders>
            <w:shd w:val="clear" w:color="auto" w:fill="auto"/>
            <w:noWrap/>
            <w:vAlign w:val="bottom"/>
            <w:hideMark/>
          </w:tcPr>
          <w:p w14:paraId="1776570D"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476" w:type="dxa"/>
            <w:tcBorders>
              <w:top w:val="nil"/>
              <w:left w:val="nil"/>
              <w:bottom w:val="nil"/>
              <w:right w:val="nil"/>
            </w:tcBorders>
            <w:shd w:val="clear" w:color="auto" w:fill="auto"/>
            <w:noWrap/>
            <w:vAlign w:val="bottom"/>
            <w:hideMark/>
          </w:tcPr>
          <w:p w14:paraId="31F65B46"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2 (0.06)</w:t>
            </w:r>
          </w:p>
        </w:tc>
        <w:tc>
          <w:tcPr>
            <w:tcW w:w="836" w:type="dxa"/>
            <w:tcBorders>
              <w:top w:val="nil"/>
              <w:left w:val="nil"/>
              <w:bottom w:val="nil"/>
              <w:right w:val="nil"/>
            </w:tcBorders>
            <w:shd w:val="clear" w:color="auto" w:fill="auto"/>
            <w:noWrap/>
            <w:vAlign w:val="bottom"/>
            <w:hideMark/>
          </w:tcPr>
          <w:p w14:paraId="53186631" w14:textId="77777777"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8</w:t>
            </w:r>
          </w:p>
        </w:tc>
        <w:tc>
          <w:tcPr>
            <w:tcW w:w="756" w:type="dxa"/>
            <w:tcBorders>
              <w:top w:val="nil"/>
              <w:left w:val="nil"/>
              <w:bottom w:val="nil"/>
              <w:right w:val="nil"/>
            </w:tcBorders>
            <w:shd w:val="clear" w:color="auto" w:fill="auto"/>
            <w:noWrap/>
            <w:vAlign w:val="bottom"/>
            <w:hideMark/>
          </w:tcPr>
          <w:p w14:paraId="6A1556DE" w14:textId="4077AAD2"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777</w:t>
            </w:r>
          </w:p>
        </w:tc>
      </w:tr>
      <w:tr w:rsidR="004B61E0" w:rsidRPr="00715C48" w14:paraId="16F02F25" w14:textId="77777777" w:rsidTr="00D875B2">
        <w:trPr>
          <w:trHeight w:val="300"/>
        </w:trPr>
        <w:tc>
          <w:tcPr>
            <w:tcW w:w="1283" w:type="dxa"/>
            <w:tcBorders>
              <w:top w:val="nil"/>
              <w:left w:val="nil"/>
              <w:bottom w:val="nil"/>
              <w:right w:val="nil"/>
            </w:tcBorders>
            <w:shd w:val="clear" w:color="auto" w:fill="auto"/>
            <w:noWrap/>
            <w:vAlign w:val="bottom"/>
            <w:hideMark/>
          </w:tcPr>
          <w:p w14:paraId="091FD2C0"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476" w:type="dxa"/>
            <w:tcBorders>
              <w:top w:val="nil"/>
              <w:left w:val="nil"/>
              <w:bottom w:val="nil"/>
              <w:right w:val="nil"/>
            </w:tcBorders>
            <w:shd w:val="clear" w:color="auto" w:fill="auto"/>
            <w:noWrap/>
            <w:vAlign w:val="bottom"/>
            <w:hideMark/>
          </w:tcPr>
          <w:p w14:paraId="24E4B8AA"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1 (0.06)</w:t>
            </w:r>
          </w:p>
        </w:tc>
        <w:tc>
          <w:tcPr>
            <w:tcW w:w="836" w:type="dxa"/>
            <w:tcBorders>
              <w:top w:val="nil"/>
              <w:left w:val="nil"/>
              <w:bottom w:val="nil"/>
              <w:right w:val="nil"/>
            </w:tcBorders>
            <w:shd w:val="clear" w:color="auto" w:fill="auto"/>
            <w:noWrap/>
            <w:vAlign w:val="bottom"/>
            <w:hideMark/>
          </w:tcPr>
          <w:p w14:paraId="758D0BF9" w14:textId="77777777"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7</w:t>
            </w:r>
          </w:p>
        </w:tc>
        <w:tc>
          <w:tcPr>
            <w:tcW w:w="756" w:type="dxa"/>
            <w:tcBorders>
              <w:top w:val="nil"/>
              <w:left w:val="nil"/>
              <w:bottom w:val="nil"/>
              <w:right w:val="nil"/>
            </w:tcBorders>
            <w:shd w:val="clear" w:color="auto" w:fill="auto"/>
            <w:noWrap/>
            <w:vAlign w:val="bottom"/>
            <w:hideMark/>
          </w:tcPr>
          <w:p w14:paraId="3F1154D4" w14:textId="5B43E25B"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867</w:t>
            </w:r>
          </w:p>
        </w:tc>
      </w:tr>
      <w:tr w:rsidR="004B61E0" w:rsidRPr="00715C48" w14:paraId="20A1EA7C" w14:textId="77777777" w:rsidTr="00D875B2">
        <w:trPr>
          <w:trHeight w:val="300"/>
        </w:trPr>
        <w:tc>
          <w:tcPr>
            <w:tcW w:w="1283" w:type="dxa"/>
            <w:tcBorders>
              <w:top w:val="nil"/>
              <w:left w:val="nil"/>
              <w:bottom w:val="nil"/>
              <w:right w:val="nil"/>
            </w:tcBorders>
            <w:shd w:val="clear" w:color="auto" w:fill="auto"/>
            <w:noWrap/>
            <w:vAlign w:val="bottom"/>
            <w:hideMark/>
          </w:tcPr>
          <w:p w14:paraId="174D6806"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Diff</w:t>
            </w:r>
          </w:p>
        </w:tc>
        <w:tc>
          <w:tcPr>
            <w:tcW w:w="1476" w:type="dxa"/>
            <w:tcBorders>
              <w:top w:val="nil"/>
              <w:left w:val="nil"/>
              <w:bottom w:val="nil"/>
              <w:right w:val="nil"/>
            </w:tcBorders>
            <w:shd w:val="clear" w:color="auto" w:fill="auto"/>
            <w:noWrap/>
            <w:vAlign w:val="bottom"/>
            <w:hideMark/>
          </w:tcPr>
          <w:p w14:paraId="0F9C6FE5" w14:textId="77777777" w:rsidR="004B61E0" w:rsidRPr="0044628B" w:rsidRDefault="004B61E0" w:rsidP="00715C48">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5 (0.06)</w:t>
            </w:r>
          </w:p>
        </w:tc>
        <w:tc>
          <w:tcPr>
            <w:tcW w:w="836" w:type="dxa"/>
            <w:tcBorders>
              <w:top w:val="nil"/>
              <w:left w:val="nil"/>
              <w:bottom w:val="nil"/>
              <w:right w:val="nil"/>
            </w:tcBorders>
            <w:shd w:val="clear" w:color="auto" w:fill="auto"/>
            <w:noWrap/>
            <w:vAlign w:val="bottom"/>
            <w:hideMark/>
          </w:tcPr>
          <w:p w14:paraId="7F7D6321" w14:textId="77777777"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86</w:t>
            </w:r>
          </w:p>
        </w:tc>
        <w:tc>
          <w:tcPr>
            <w:tcW w:w="756" w:type="dxa"/>
            <w:tcBorders>
              <w:top w:val="nil"/>
              <w:left w:val="nil"/>
              <w:bottom w:val="nil"/>
              <w:right w:val="nil"/>
            </w:tcBorders>
            <w:shd w:val="clear" w:color="auto" w:fill="auto"/>
            <w:noWrap/>
            <w:vAlign w:val="bottom"/>
            <w:hideMark/>
          </w:tcPr>
          <w:p w14:paraId="0850D903" w14:textId="49B8408F" w:rsidR="004B61E0" w:rsidRPr="0044628B" w:rsidRDefault="004B61E0" w:rsidP="00715C48">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1D1FCFD5"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r w:rsidR="004B61E0">
        <w:rPr>
          <w:rFonts w:ascii="Times New Roman" w:hAnsi="Times New Roman" w:cs="Times New Roman"/>
          <w:sz w:val="24"/>
          <w:szCs w:val="24"/>
        </w:rPr>
        <w:t xml:space="preserve"> </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45DDA45A" w:rsidR="004B61E0" w:rsidRPr="0044628B" w:rsidRDefault="004B61E0" w:rsidP="0054161F">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7E2FEC2F" w14:textId="3326573F"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07B4C266" w:rsidR="0054161F" w:rsidRDefault="0068777A">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left-hand 2D</w:t>
      </w:r>
      <w:r w:rsidR="00380F66">
        <w:rPr>
          <w:rFonts w:ascii="Times New Roman" w:hAnsi="Times New Roman" w:cs="Times New Roman"/>
          <w:sz w:val="24"/>
          <w:szCs w:val="24"/>
        </w:rPr>
        <w:t>:</w:t>
      </w:r>
      <w:r>
        <w:rPr>
          <w:rFonts w:ascii="Times New Roman" w:hAnsi="Times New Roman" w:cs="Times New Roman"/>
          <w:sz w:val="24"/>
          <w:szCs w:val="24"/>
        </w:rPr>
        <w:t>4D on cold pressor assignments to partner.</w:t>
      </w:r>
      <w:r w:rsidR="004B61E0">
        <w:rPr>
          <w:rFonts w:ascii="Times New Roman" w:hAnsi="Times New Roman" w:cs="Times New Roman"/>
          <w:sz w:val="24"/>
          <w:szCs w:val="24"/>
        </w:rPr>
        <w:t xml:space="preserve"> All model terms have standard error 0.15.</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373F5070" w:rsidR="004B61E0" w:rsidRPr="0044628B" w:rsidRDefault="004B61E0" w:rsidP="004B61E0">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6B9F91F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019E76C7" w:rsidR="00380F66" w:rsidRDefault="00380F66" w:rsidP="00380F66">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right-hand 2D:4D on cold pressor assignments to partner.</w:t>
      </w:r>
      <w:r w:rsidR="004B61E0">
        <w:rPr>
          <w:rFonts w:ascii="Times New Roman" w:hAnsi="Times New Roman" w:cs="Times New Roman"/>
          <w:sz w:val="24"/>
          <w:szCs w:val="24"/>
        </w:rPr>
        <w:t xml:space="preserve"> All model terms have standard error 0.15.</w:t>
      </w: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67E3A94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w:t>
      </w:r>
      <w:r w:rsidR="00877008">
        <w:rPr>
          <w:rFonts w:ascii="Times New Roman" w:hAnsi="Times New Roman" w:cs="Times New Roman"/>
          <w:sz w:val="24"/>
          <w:szCs w:val="24"/>
        </w:rPr>
        <w:t xml:space="preserve"> Scatterplot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sensitivity to composite irritation.</w:t>
      </w:r>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1C5EB421"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 xml:space="preserve">experienced provocation and </w:t>
      </w:r>
      <w:r w:rsidR="00066FC9">
        <w:rPr>
          <w:rFonts w:ascii="Times New Roman" w:hAnsi="Times New Roman" w:cs="Times New Roman"/>
          <w:sz w:val="24"/>
          <w:szCs w:val="24"/>
        </w:rPr>
        <w:t>cold pressor</w:t>
      </w:r>
      <w:r w:rsidR="002F59A9">
        <w:rPr>
          <w:rFonts w:ascii="Times New Roman" w:hAnsi="Times New Roman" w:cs="Times New Roman"/>
          <w:sz w:val="24"/>
          <w:szCs w:val="24"/>
        </w:rPr>
        <w:t xml:space="preserve"> assignment</w:t>
      </w:r>
      <w:r>
        <w:rPr>
          <w:rFonts w:ascii="Times New Roman" w:hAnsi="Times New Roman" w:cs="Times New Roman"/>
          <w:sz w:val="24"/>
          <w:szCs w:val="24"/>
        </w:rPr>
        <w:t xml:space="preserve">. Participants more irritated with the feedback assigned greater </w:t>
      </w:r>
      <w:r w:rsidR="00066FC9">
        <w:rPr>
          <w:rFonts w:ascii="Times New Roman" w:hAnsi="Times New Roman" w:cs="Times New Roman"/>
          <w:sz w:val="24"/>
          <w:szCs w:val="24"/>
        </w:rPr>
        <w:t>cold pressor</w:t>
      </w:r>
      <w:r>
        <w:rPr>
          <w:rFonts w:ascii="Times New Roman" w:hAnsi="Times New Roman" w:cs="Times New Roman"/>
          <w:sz w:val="24"/>
          <w:szCs w:val="24"/>
        </w:rPr>
        <w:t xml:space="preserve"> durations</w:t>
      </w:r>
      <w:r w:rsidR="00380F66">
        <w:rPr>
          <w:rFonts w:ascii="Times New Roman" w:hAnsi="Times New Roman" w:cs="Times New Roman"/>
          <w:sz w:val="24"/>
          <w:szCs w:val="24"/>
        </w:rPr>
        <w:t xml:space="preserve"> (</w:t>
      </w:r>
      <w:r w:rsidR="00380F66">
        <w:rPr>
          <w:rFonts w:ascii="Times New Roman" w:hAnsi="Times New Roman" w:cs="Times New Roman"/>
          <w:i/>
          <w:sz w:val="24"/>
          <w:szCs w:val="24"/>
        </w:rPr>
        <w:t xml:space="preserve">r </w:t>
      </w:r>
      <w:r w:rsidR="00380F66">
        <w:rPr>
          <w:rFonts w:ascii="Times New Roman" w:hAnsi="Times New Roman" w:cs="Times New Roman"/>
          <w:sz w:val="24"/>
          <w:szCs w:val="24"/>
        </w:rPr>
        <w:t xml:space="preserve">= </w:t>
      </w:r>
      <w:r w:rsidR="00380F66" w:rsidRPr="0031115A">
        <w:rPr>
          <w:rFonts w:ascii="Times New Roman" w:eastAsia="Cambria" w:hAnsi="Times New Roman" w:cs="Times New Roman"/>
          <w:sz w:val="24"/>
          <w:szCs w:val="24"/>
        </w:rPr>
        <w:t>.33 [.22, .43]</w:t>
      </w:r>
      <w:r w:rsidR="00380F66">
        <w:rPr>
          <w:rFonts w:ascii="Times New Roman" w:eastAsia="Cambria" w:hAnsi="Times New Roman" w:cs="Times New Roman"/>
          <w:sz w:val="24"/>
          <w:szCs w:val="24"/>
        </w:rPr>
        <w:t>)</w:t>
      </w:r>
      <w:r>
        <w:rPr>
          <w:rFonts w:ascii="Times New Roman" w:hAnsi="Times New Roman" w:cs="Times New Roman"/>
          <w:sz w:val="24"/>
          <w:szCs w:val="24"/>
        </w:rPr>
        <w:t xml:space="preserve">, indicating sensitivity and 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13C4C674"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Figure 2.</w:t>
      </w:r>
      <w:r w:rsidR="00877008">
        <w:rPr>
          <w:rFonts w:ascii="Times New Roman" w:hAnsi="Times New Roman" w:cs="Times New Roman"/>
          <w:sz w:val="24"/>
          <w:szCs w:val="24"/>
        </w:rPr>
        <w:t xml:space="preserve"> Histograms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duration per condition.</w:t>
      </w:r>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Histograms of aggression in each cell of the 2 (Violence) x 2 (Difficulty) design.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3. 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32B047E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s </w:t>
      </w:r>
      <w:r w:rsidR="00380F66">
        <w:rPr>
          <w:rFonts w:ascii="Times New Roman" w:hAnsi="Times New Roman" w:cs="Times New Roman"/>
          <w:sz w:val="24"/>
          <w:szCs w:val="24"/>
        </w:rPr>
        <w:t xml:space="preserve">illustrating the </w:t>
      </w:r>
      <w:r>
        <w:rPr>
          <w:rFonts w:ascii="Times New Roman" w:hAnsi="Times New Roman" w:cs="Times New Roman"/>
          <w:sz w:val="24"/>
          <w:szCs w:val="24"/>
        </w:rPr>
        <w:t>relationship between 2D:4D and aggression in each condition.</w:t>
      </w:r>
      <w:r w:rsidR="00380F66">
        <w:rPr>
          <w:rFonts w:ascii="Times New Roman" w:hAnsi="Times New Roman" w:cs="Times New Roman"/>
          <w:sz w:val="24"/>
          <w:szCs w:val="24"/>
        </w:rPr>
        <w:t xml:space="preserve"> Relationships are consistently near zero.</w:t>
      </w:r>
    </w:p>
    <w:sectPr w:rsidR="0054161F" w:rsidSect="00101A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32D3B8" w14:textId="77777777" w:rsidR="00EC030D" w:rsidRDefault="00EC030D" w:rsidP="006B639C">
      <w:pPr>
        <w:spacing w:after="0" w:line="240" w:lineRule="auto"/>
      </w:pPr>
      <w:r>
        <w:separator/>
      </w:r>
    </w:p>
  </w:endnote>
  <w:endnote w:type="continuationSeparator" w:id="0">
    <w:p w14:paraId="08E94522" w14:textId="77777777" w:rsidR="00EC030D" w:rsidRDefault="00EC030D"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04DD0E" w14:textId="77777777" w:rsidR="00EC030D" w:rsidRDefault="00EC030D" w:rsidP="006B639C">
      <w:pPr>
        <w:spacing w:after="0" w:line="240" w:lineRule="auto"/>
      </w:pPr>
      <w:r>
        <w:separator/>
      </w:r>
    </w:p>
  </w:footnote>
  <w:footnote w:type="continuationSeparator" w:id="0">
    <w:p w14:paraId="2C4E9540" w14:textId="77777777" w:rsidR="00EC030D" w:rsidRDefault="00EC030D" w:rsidP="006B639C">
      <w:pPr>
        <w:spacing w:after="0" w:line="240" w:lineRule="auto"/>
      </w:pPr>
      <w:r>
        <w:continuationSeparator/>
      </w:r>
    </w:p>
  </w:footnote>
  <w:footnote w:id="1">
    <w:p w14:paraId="33135BE7" w14:textId="7D49F848" w:rsidR="0044628B" w:rsidRDefault="0044628B">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784C85C2" w:rsidR="0044628B" w:rsidRDefault="0044628B">
    <w:pPr>
      <w:pStyle w:val="Header"/>
    </w:pPr>
    <w:r>
      <w:tab/>
    </w:r>
    <w:r>
      <w:tab/>
    </w:r>
    <w:r>
      <w:fldChar w:fldCharType="begin"/>
    </w:r>
    <w:r>
      <w:instrText xml:space="preserve"> PAGE   \* MERGEFORMAT </w:instrText>
    </w:r>
    <w:r>
      <w:fldChar w:fldCharType="separate"/>
    </w:r>
    <w:r w:rsidR="006F3C12">
      <w:rPr>
        <w:noProof/>
      </w:rPr>
      <w:t>2</w:t>
    </w:r>
    <w:r>
      <w:rPr>
        <w:noProof/>
      </w:rPr>
      <w:fldChar w:fldCharType="end"/>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25FFF"/>
    <w:rsid w:val="00030FE2"/>
    <w:rsid w:val="000373D7"/>
    <w:rsid w:val="00046E7C"/>
    <w:rsid w:val="00066FC9"/>
    <w:rsid w:val="000724AA"/>
    <w:rsid w:val="00080E1A"/>
    <w:rsid w:val="00083460"/>
    <w:rsid w:val="00096C1B"/>
    <w:rsid w:val="00096D40"/>
    <w:rsid w:val="000B0296"/>
    <w:rsid w:val="000B2B87"/>
    <w:rsid w:val="000B4E43"/>
    <w:rsid w:val="000B65D3"/>
    <w:rsid w:val="000B7737"/>
    <w:rsid w:val="000D15C6"/>
    <w:rsid w:val="00101AFA"/>
    <w:rsid w:val="00103030"/>
    <w:rsid w:val="001040E0"/>
    <w:rsid w:val="00120625"/>
    <w:rsid w:val="00120CFF"/>
    <w:rsid w:val="00124C24"/>
    <w:rsid w:val="00135580"/>
    <w:rsid w:val="00135BB8"/>
    <w:rsid w:val="001434C8"/>
    <w:rsid w:val="00147E7F"/>
    <w:rsid w:val="00155D63"/>
    <w:rsid w:val="00166C21"/>
    <w:rsid w:val="00174CE1"/>
    <w:rsid w:val="001A28E1"/>
    <w:rsid w:val="001A3C80"/>
    <w:rsid w:val="001A73A9"/>
    <w:rsid w:val="001B2082"/>
    <w:rsid w:val="001B4EB8"/>
    <w:rsid w:val="001D0E0F"/>
    <w:rsid w:val="001D241B"/>
    <w:rsid w:val="001D4831"/>
    <w:rsid w:val="001D69BE"/>
    <w:rsid w:val="001E09D0"/>
    <w:rsid w:val="001E0C00"/>
    <w:rsid w:val="001E190F"/>
    <w:rsid w:val="001E1A9E"/>
    <w:rsid w:val="001E6311"/>
    <w:rsid w:val="001F26CD"/>
    <w:rsid w:val="001F73B7"/>
    <w:rsid w:val="0020704B"/>
    <w:rsid w:val="00210861"/>
    <w:rsid w:val="00215C2F"/>
    <w:rsid w:val="00220ACA"/>
    <w:rsid w:val="00224CB7"/>
    <w:rsid w:val="00232014"/>
    <w:rsid w:val="00235080"/>
    <w:rsid w:val="00240E40"/>
    <w:rsid w:val="00242043"/>
    <w:rsid w:val="002429E0"/>
    <w:rsid w:val="002439EE"/>
    <w:rsid w:val="00245AE0"/>
    <w:rsid w:val="00247827"/>
    <w:rsid w:val="00254E70"/>
    <w:rsid w:val="00255054"/>
    <w:rsid w:val="00255DBE"/>
    <w:rsid w:val="00262810"/>
    <w:rsid w:val="00263697"/>
    <w:rsid w:val="0026623E"/>
    <w:rsid w:val="00271440"/>
    <w:rsid w:val="0027338F"/>
    <w:rsid w:val="00276C3F"/>
    <w:rsid w:val="00276E1F"/>
    <w:rsid w:val="002828DC"/>
    <w:rsid w:val="00284F1E"/>
    <w:rsid w:val="002979E1"/>
    <w:rsid w:val="002A2BF3"/>
    <w:rsid w:val="002A5ED9"/>
    <w:rsid w:val="002B4190"/>
    <w:rsid w:val="002B56B5"/>
    <w:rsid w:val="002D0437"/>
    <w:rsid w:val="002D43E8"/>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558A"/>
    <w:rsid w:val="00477D89"/>
    <w:rsid w:val="004854B9"/>
    <w:rsid w:val="004902B5"/>
    <w:rsid w:val="00493288"/>
    <w:rsid w:val="0049490A"/>
    <w:rsid w:val="004A042C"/>
    <w:rsid w:val="004A1612"/>
    <w:rsid w:val="004B61E0"/>
    <w:rsid w:val="004C4D5A"/>
    <w:rsid w:val="004E18B2"/>
    <w:rsid w:val="004E3F7C"/>
    <w:rsid w:val="004E6476"/>
    <w:rsid w:val="004F476A"/>
    <w:rsid w:val="004F5368"/>
    <w:rsid w:val="005068B3"/>
    <w:rsid w:val="00506AF4"/>
    <w:rsid w:val="005130AF"/>
    <w:rsid w:val="00513A3B"/>
    <w:rsid w:val="00522EF6"/>
    <w:rsid w:val="005268A4"/>
    <w:rsid w:val="00530836"/>
    <w:rsid w:val="00532C68"/>
    <w:rsid w:val="0054161F"/>
    <w:rsid w:val="005526FD"/>
    <w:rsid w:val="0055294B"/>
    <w:rsid w:val="00561C62"/>
    <w:rsid w:val="005649D3"/>
    <w:rsid w:val="00575500"/>
    <w:rsid w:val="005765CD"/>
    <w:rsid w:val="0057744D"/>
    <w:rsid w:val="00582D98"/>
    <w:rsid w:val="00584A2A"/>
    <w:rsid w:val="005A7887"/>
    <w:rsid w:val="005B7221"/>
    <w:rsid w:val="005C271C"/>
    <w:rsid w:val="005C504C"/>
    <w:rsid w:val="005D3B7E"/>
    <w:rsid w:val="005D536E"/>
    <w:rsid w:val="005E14F6"/>
    <w:rsid w:val="005E25AB"/>
    <w:rsid w:val="005E7420"/>
    <w:rsid w:val="005F06A8"/>
    <w:rsid w:val="005F6BCB"/>
    <w:rsid w:val="00603A3C"/>
    <w:rsid w:val="00604795"/>
    <w:rsid w:val="00612F55"/>
    <w:rsid w:val="006140A1"/>
    <w:rsid w:val="00614BF1"/>
    <w:rsid w:val="006247D5"/>
    <w:rsid w:val="006266BD"/>
    <w:rsid w:val="00640601"/>
    <w:rsid w:val="00651259"/>
    <w:rsid w:val="00662DC2"/>
    <w:rsid w:val="00671B41"/>
    <w:rsid w:val="00672038"/>
    <w:rsid w:val="0067577D"/>
    <w:rsid w:val="006828E8"/>
    <w:rsid w:val="00682AF4"/>
    <w:rsid w:val="0068757A"/>
    <w:rsid w:val="0068777A"/>
    <w:rsid w:val="006A370C"/>
    <w:rsid w:val="006B1901"/>
    <w:rsid w:val="006B35A8"/>
    <w:rsid w:val="006B639C"/>
    <w:rsid w:val="006C3AAA"/>
    <w:rsid w:val="006C5491"/>
    <w:rsid w:val="006D119E"/>
    <w:rsid w:val="006D6406"/>
    <w:rsid w:val="006E31A0"/>
    <w:rsid w:val="006E5524"/>
    <w:rsid w:val="006F249F"/>
    <w:rsid w:val="006F3C12"/>
    <w:rsid w:val="006F66AE"/>
    <w:rsid w:val="006F7060"/>
    <w:rsid w:val="00701658"/>
    <w:rsid w:val="00703FA7"/>
    <w:rsid w:val="007145C4"/>
    <w:rsid w:val="00714F8A"/>
    <w:rsid w:val="00715066"/>
    <w:rsid w:val="00715C48"/>
    <w:rsid w:val="007161E6"/>
    <w:rsid w:val="00725E6D"/>
    <w:rsid w:val="007270ED"/>
    <w:rsid w:val="00744151"/>
    <w:rsid w:val="007443A8"/>
    <w:rsid w:val="0074574E"/>
    <w:rsid w:val="00776661"/>
    <w:rsid w:val="00783239"/>
    <w:rsid w:val="0078362B"/>
    <w:rsid w:val="007909EE"/>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62DD"/>
    <w:rsid w:val="00877008"/>
    <w:rsid w:val="008820BA"/>
    <w:rsid w:val="00885E42"/>
    <w:rsid w:val="0089680D"/>
    <w:rsid w:val="008A22C9"/>
    <w:rsid w:val="008A2319"/>
    <w:rsid w:val="008A2717"/>
    <w:rsid w:val="008B032D"/>
    <w:rsid w:val="008B0970"/>
    <w:rsid w:val="008B5EA7"/>
    <w:rsid w:val="008B621D"/>
    <w:rsid w:val="008C43D3"/>
    <w:rsid w:val="008C57A9"/>
    <w:rsid w:val="008D2975"/>
    <w:rsid w:val="008D6016"/>
    <w:rsid w:val="008E1DA5"/>
    <w:rsid w:val="008E1F3C"/>
    <w:rsid w:val="008E3E23"/>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51733"/>
    <w:rsid w:val="00952314"/>
    <w:rsid w:val="00956C75"/>
    <w:rsid w:val="00957506"/>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4793"/>
    <w:rsid w:val="00A56111"/>
    <w:rsid w:val="00A66F93"/>
    <w:rsid w:val="00A72869"/>
    <w:rsid w:val="00A76579"/>
    <w:rsid w:val="00A77D79"/>
    <w:rsid w:val="00A9373E"/>
    <w:rsid w:val="00AA2D82"/>
    <w:rsid w:val="00AA3C7C"/>
    <w:rsid w:val="00AB596A"/>
    <w:rsid w:val="00AC0F30"/>
    <w:rsid w:val="00AC2A3E"/>
    <w:rsid w:val="00AC517B"/>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70E48"/>
    <w:rsid w:val="00B75F2A"/>
    <w:rsid w:val="00B94FC4"/>
    <w:rsid w:val="00BA1A41"/>
    <w:rsid w:val="00BA79AC"/>
    <w:rsid w:val="00BB6422"/>
    <w:rsid w:val="00BC65CF"/>
    <w:rsid w:val="00BC68F5"/>
    <w:rsid w:val="00BD073B"/>
    <w:rsid w:val="00BD0FCB"/>
    <w:rsid w:val="00BD4607"/>
    <w:rsid w:val="00BD4B64"/>
    <w:rsid w:val="00C016DA"/>
    <w:rsid w:val="00C14EA3"/>
    <w:rsid w:val="00C15C85"/>
    <w:rsid w:val="00C22D8D"/>
    <w:rsid w:val="00C268BF"/>
    <w:rsid w:val="00C27F54"/>
    <w:rsid w:val="00C30A11"/>
    <w:rsid w:val="00C30EDF"/>
    <w:rsid w:val="00C4442F"/>
    <w:rsid w:val="00C44E1E"/>
    <w:rsid w:val="00C57C2A"/>
    <w:rsid w:val="00C612AD"/>
    <w:rsid w:val="00C67518"/>
    <w:rsid w:val="00C96429"/>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596E"/>
    <w:rsid w:val="00D07580"/>
    <w:rsid w:val="00D10314"/>
    <w:rsid w:val="00D125DB"/>
    <w:rsid w:val="00D23C31"/>
    <w:rsid w:val="00D24DFC"/>
    <w:rsid w:val="00D32A44"/>
    <w:rsid w:val="00D41AF1"/>
    <w:rsid w:val="00D51E01"/>
    <w:rsid w:val="00D576CE"/>
    <w:rsid w:val="00D62FBB"/>
    <w:rsid w:val="00D65199"/>
    <w:rsid w:val="00D67B5E"/>
    <w:rsid w:val="00D71795"/>
    <w:rsid w:val="00D80ED3"/>
    <w:rsid w:val="00D875B2"/>
    <w:rsid w:val="00D9038D"/>
    <w:rsid w:val="00DA2EFE"/>
    <w:rsid w:val="00DA59B4"/>
    <w:rsid w:val="00DA6362"/>
    <w:rsid w:val="00DA7487"/>
    <w:rsid w:val="00DB7B5C"/>
    <w:rsid w:val="00DC1756"/>
    <w:rsid w:val="00DC2236"/>
    <w:rsid w:val="00DC29C0"/>
    <w:rsid w:val="00DC37AD"/>
    <w:rsid w:val="00DC69E6"/>
    <w:rsid w:val="00DD7737"/>
    <w:rsid w:val="00DF5A69"/>
    <w:rsid w:val="00DF7C1F"/>
    <w:rsid w:val="00E01D12"/>
    <w:rsid w:val="00E1320C"/>
    <w:rsid w:val="00E14D8E"/>
    <w:rsid w:val="00E202D1"/>
    <w:rsid w:val="00E20597"/>
    <w:rsid w:val="00E30386"/>
    <w:rsid w:val="00E314FD"/>
    <w:rsid w:val="00E3444D"/>
    <w:rsid w:val="00E43FBD"/>
    <w:rsid w:val="00E66761"/>
    <w:rsid w:val="00E71091"/>
    <w:rsid w:val="00E718B7"/>
    <w:rsid w:val="00E71B82"/>
    <w:rsid w:val="00E72873"/>
    <w:rsid w:val="00E755C4"/>
    <w:rsid w:val="00E75E26"/>
    <w:rsid w:val="00E804D1"/>
    <w:rsid w:val="00E80E23"/>
    <w:rsid w:val="00E8203E"/>
    <w:rsid w:val="00E909DB"/>
    <w:rsid w:val="00E910AF"/>
    <w:rsid w:val="00E928E8"/>
    <w:rsid w:val="00E93D1D"/>
    <w:rsid w:val="00EA5ADA"/>
    <w:rsid w:val="00EA66C4"/>
    <w:rsid w:val="00EB3586"/>
    <w:rsid w:val="00EC030D"/>
    <w:rsid w:val="00EC23FF"/>
    <w:rsid w:val="00EC2608"/>
    <w:rsid w:val="00EC7297"/>
    <w:rsid w:val="00EC7C2A"/>
    <w:rsid w:val="00EC7D08"/>
    <w:rsid w:val="00ED4F50"/>
    <w:rsid w:val="00EE1E07"/>
    <w:rsid w:val="00EE2C86"/>
    <w:rsid w:val="00EE3C69"/>
    <w:rsid w:val="00EF44A6"/>
    <w:rsid w:val="00F0739E"/>
    <w:rsid w:val="00F12BA6"/>
    <w:rsid w:val="00F20C58"/>
    <w:rsid w:val="00F240A3"/>
    <w:rsid w:val="00F24DD2"/>
    <w:rsid w:val="00F25523"/>
    <w:rsid w:val="00F25A9E"/>
    <w:rsid w:val="00F26E0E"/>
    <w:rsid w:val="00F312E6"/>
    <w:rsid w:val="00F3190F"/>
    <w:rsid w:val="00F32557"/>
    <w:rsid w:val="00F40693"/>
    <w:rsid w:val="00F43675"/>
    <w:rsid w:val="00F565EE"/>
    <w:rsid w:val="00F62CEC"/>
    <w:rsid w:val="00F72E4A"/>
    <w:rsid w:val="00F739A9"/>
    <w:rsid w:val="00F83FB1"/>
    <w:rsid w:val="00F84141"/>
    <w:rsid w:val="00F979A3"/>
    <w:rsid w:val="00FA24D1"/>
    <w:rsid w:val="00FA39BF"/>
    <w:rsid w:val="00FB2C19"/>
    <w:rsid w:val="00FB420D"/>
    <w:rsid w:val="00FE545D"/>
    <w:rsid w:val="00FF29F2"/>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4E657934-767D-4647-99E7-952B283D1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ilgard@gmail.com"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08E5979-45DA-4E28-877D-BAFD4E851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92</TotalTime>
  <Pages>41</Pages>
  <Words>33226</Words>
  <Characters>189394</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Hilgard, Joe</cp:lastModifiedBy>
  <cp:revision>106</cp:revision>
  <cp:lastPrinted>2015-04-13T07:43:00Z</cp:lastPrinted>
  <dcterms:created xsi:type="dcterms:W3CDTF">2015-04-13T07:43:00Z</dcterms:created>
  <dcterms:modified xsi:type="dcterms:W3CDTF">2018-06-11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